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p>
    <w:p w14:paraId="4A7ABCD1" w14:textId="224BA8D5" w:rsidR="00416694" w:rsidRDefault="001577CE" w:rsidP="004E1D1B">
      <w:pPr>
        <w:pStyle w:val="Articletitle"/>
      </w:pPr>
      <w:r w:rsidRPr="00CE1864">
        <w:lastRenderedPageBreak/>
        <w:t xml:space="preserve">Feature </w:t>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 xml:space="preserve">remotely sensed data </w:t>
      </w:r>
    </w:p>
    <w:p w14:paraId="7BCF0691" w14:textId="32C2D8F2" w:rsidR="004E1D1B" w:rsidRDefault="004E1D1B" w:rsidP="004E1D1B">
      <w:pPr>
        <w:pStyle w:val="Abstract"/>
      </w:pPr>
      <w:r w:rsidRPr="004E1D1B">
        <w: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Average-linkage hierarchical clustering is used to group correlated features into clusters.  A relevance criterion is evaluated for each feature.  Clusters are then ranked based on the median of the relevance values of their constituent features.  Individual features can then be selected from the best clusters.  Other criteria, such as computation time or measurement cost, can be considered when making this selection.  The proposed feature selection method is compared to traditional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traditional methods.</w:t>
      </w:r>
    </w:p>
    <w:p w14:paraId="503BD0C0" w14:textId="57B36BBB" w:rsidR="00376970" w:rsidRDefault="004E1D1B" w:rsidP="00376970">
      <w:pPr>
        <w:pStyle w:val="Keywords"/>
        <w:rPr>
          <w:rStyle w:val="1TeksCharCharChar"/>
        </w:rPr>
      </w:pPr>
      <w:r>
        <w:t xml:space="preserve">Keywords: </w:t>
      </w:r>
      <w:r>
        <w:t>f</w:t>
      </w:r>
      <w:r w:rsidR="00376970">
        <w:t>eature selection; hierarchical clustering; high dimensionality; correlation;</w:t>
      </w:r>
      <w:r w:rsidRPr="004E1D1B">
        <w:t xml:space="preserve"> redundancy</w:t>
      </w:r>
    </w:p>
    <w:p w14:paraId="2E118885" w14:textId="77777777" w:rsidR="00416694" w:rsidRPr="004E1D1B" w:rsidRDefault="001577CE" w:rsidP="009C52B6">
      <w:pPr>
        <w:pStyle w:val="Heading1"/>
        <w:numPr>
          <w:ilvl w:val="0"/>
          <w:numId w:val="5"/>
        </w:numPr>
      </w:pPr>
      <w:r w:rsidRPr="004E1D1B">
        <w:t>Introduction</w:t>
      </w:r>
    </w:p>
    <w:p w14:paraId="71AF169A" w14:textId="2D1DC80E" w:rsidR="00416694" w:rsidRDefault="00B85875" w:rsidP="00A27229">
      <w:pPr>
        <w:pStyle w:val="Paragrap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increases exponentially</w:t>
      </w:r>
      <w:r>
        <w:t xml:space="preserve"> as the number of features (variables) increases – a phenomena </w:t>
      </w:r>
      <w:r w:rsidR="00416694">
        <w:t xml:space="preserve">known as the “curse of  dimensionality” </w:t>
      </w:r>
      <w:r w:rsidR="00416694">
        <w:fldChar w:fldCharType="begin" w:fldLock="1"/>
      </w:r>
      <w:r w:rsidR="00BA6C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416694">
        <w:fldChar w:fldCharType="separate"/>
      </w:r>
      <w:r w:rsidR="00BA6C51" w:rsidRPr="00BA6C51">
        <w:rPr>
          <w:noProof/>
        </w:rPr>
        <w:t>(Bishop 2003)</w:t>
      </w:r>
      <w:r w:rsidR="00416694">
        <w:fldChar w:fldCharType="end"/>
      </w:r>
      <w:r w:rsidR="00416694">
        <w:t xml:space="preserve">.   For finite training samples, increasing the features beyond a certain point results in overtraining and a decrease in the classifier accuracy.  This </w:t>
      </w:r>
      <w:r>
        <w:t>so-</w:t>
      </w:r>
      <w:r w:rsidR="00416694">
        <w:t xml:space="preserve">called “peaking phenomenon” </w:t>
      </w:r>
      <w:r w:rsidR="00416694">
        <w:fldChar w:fldCharType="begin" w:fldLock="1"/>
      </w:r>
      <w:r w:rsidR="00BA6C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fldChar w:fldCharType="begin" w:fldLock="1"/>
      </w:r>
      <w:r w:rsidR="00BA6C51">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rsidR="00416694">
        <w:fldChar w:fldCharType="separate"/>
      </w:r>
      <w:r w:rsidR="00BA6C51" w:rsidRPr="00BA6C51">
        <w:rPr>
          <w:noProof/>
        </w:rPr>
        <w:t>(Burges 1998)</w:t>
      </w:r>
      <w:r w:rsidR="00416694">
        <w:fldChar w:fldCharType="end"/>
      </w:r>
      <w:r w:rsidR="00416694">
        <w:t xml:space="preserve"> and </w:t>
      </w:r>
      <w:r w:rsidR="00416694">
        <w:lastRenderedPageBreak/>
        <w:t xml:space="preserve">random forest </w:t>
      </w:r>
      <w:r w:rsidR="00416694">
        <w:fldChar w:fldCharType="begin" w:fldLock="1"/>
      </w:r>
      <w:r w:rsidR="00BA6C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416694">
        <w:fldChar w:fldCharType="separate"/>
      </w:r>
      <w:r w:rsidR="00BA6C51" w:rsidRPr="00BA6C51">
        <w:rPr>
          <w:noProof/>
        </w:rPr>
        <w:t>(Breiman 2001)</w:t>
      </w:r>
      <w:r w:rsidR="00416694">
        <w:fldChar w:fldCharType="end"/>
      </w:r>
      <w:r w:rsidR="00416694">
        <w:t xml:space="preserve"> classifiers </w:t>
      </w:r>
      <w:r w:rsidR="00306BAA">
        <w:t xml:space="preserve">have become </w:t>
      </w:r>
      <w:r w:rsidR="00416694">
        <w:t xml:space="preserve"> popular</w:t>
      </w:r>
      <w:r w:rsidR="005B5979">
        <w:t xml:space="preserve"> in remote sensing</w:t>
      </w:r>
      <w:r w:rsidR="00416694">
        <w:t>, partly because of their lack of sensitivity to the peaking phenomenon</w:t>
      </w:r>
      <w:r w:rsidR="00FE3CD2">
        <w:t xml:space="preserve"> </w:t>
      </w:r>
      <w:r w:rsidR="00FE3CD2">
        <w:fldChar w:fldCharType="begin" w:fldLock="1"/>
      </w:r>
      <w:r w:rsidR="00BA6C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plainTextFormattedCitation" : "(Guyon et al. 2002)", "previouslyFormattedCitation" : "(Guyon et al. 2002)" }, "properties" : { "noteIndex" : 0 }, "schema" : "https://github.com/citation-style-language/schema/raw/master/csl-citation.json" }</w:instrText>
      </w:r>
      <w:r w:rsidR="00FE3CD2">
        <w:fldChar w:fldCharType="separate"/>
      </w:r>
      <w:r w:rsidR="00BA6C51" w:rsidRPr="00BA6C51">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BA6C51">
        <w:rPr>
          <w:highlight w:val="yellow"/>
        </w:rPr>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3",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Guyon et al. 2002; Strobl et al. 2008; Tolosi and Lengauer 2011)", "plainTextFormattedCitation" : "(Guyon et al. 2002; Strobl et al. 2008; Tolosi and Lengauer 2011)", "previouslyFormattedCitation" : "(Guyon et al. 2002; Strobl et al. 2008; Tolosi and Lengauer 2011)" }, "properties" : { "noteIndex" : 0 }, "schema" : "https://github.com/citation-style-language/schema/raw/master/csl-citation.json" }</w:instrText>
      </w:r>
      <w:r w:rsidR="00AB648E" w:rsidRPr="00AB648E">
        <w:fldChar w:fldCharType="separate"/>
      </w:r>
      <w:r w:rsidR="00BA6C51" w:rsidRPr="00BA6C51">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A further motivation for reducing features to an informative minimum is the “ugly duckling theorem”, which implies that the more redundant features </w:t>
      </w:r>
      <w:r w:rsidR="00306BAA">
        <w:t>contained in a data set</w:t>
      </w:r>
      <w:r w:rsidR="00416694">
        <w:t xml:space="preserve">, the less separable classes become </w:t>
      </w:r>
      <w:r w:rsidR="00416694">
        <w:fldChar w:fldCharType="begin" w:fldLock="1"/>
      </w:r>
      <w:r w:rsidR="00BA6C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p>
    <w:p w14:paraId="05C9526F" w14:textId="77777777" w:rsidR="001A1FE6" w:rsidRDefault="001A1FE6" w:rsidP="004C7251">
      <w:pPr>
        <w:pStyle w:val="Newparagraph"/>
      </w:pPr>
    </w:p>
    <w:p w14:paraId="40FBD7A4" w14:textId="32D22936" w:rsidR="00416694" w:rsidRDefault="005B5979" w:rsidP="004C7251">
      <w:pPr>
        <w:pStyle w:val="Newparagrap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C46760">
        <w:fldChar w:fldCharType="separate"/>
      </w:r>
      <w:r w:rsidR="00BA6C51" w:rsidRPr="00BA6C51">
        <w:rPr>
          <w:noProof/>
        </w:rPr>
        <w:t>(Webb 2002)</w:t>
      </w:r>
      <w:r w:rsidR="00C46760">
        <w:fldChar w:fldCharType="end"/>
      </w:r>
      <w:r w:rsidR="00416694">
        <w:t>.  Various criteria</w:t>
      </w:r>
      <w:r w:rsidR="009D7F6C">
        <w:t>, such as separability and variance,</w:t>
      </w:r>
      <w:r w:rsidR="00416694">
        <w:t xml:space="preserve"> </w:t>
      </w:r>
      <w:r w:rsidR="00306BAA">
        <w:t>are</w:t>
      </w:r>
      <w:r w:rsidR="00416694">
        <w:t xml:space="preserve"> used to define the dimensions of the new </w:t>
      </w:r>
      <w:r w:rsidR="009D7F6C">
        <w:t xml:space="preserve">“optimal” </w:t>
      </w:r>
      <w:r w:rsidR="00416694">
        <w:t xml:space="preserve">space.  </w:t>
      </w:r>
      <w:r w:rsidR="009D7F6C">
        <w:t xml:space="preserve">Principal Components Analysis (PCA) </w:t>
      </w:r>
      <w:r w:rsidR="009D7F6C">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D7F6C">
        <w:fldChar w:fldCharType="separate"/>
      </w:r>
      <w:r w:rsidR="00BA6C51" w:rsidRPr="00BA6C51">
        <w:rPr>
          <w:noProof/>
        </w:rPr>
        <w:t>(Webb 2002)</w:t>
      </w:r>
      <w:r w:rsidR="009D7F6C">
        <w:fldChar w:fldCharType="end"/>
      </w:r>
      <w:r w:rsidR="009D7F6C">
        <w:t xml:space="preserve"> is an example of a popular feature extraction method.  </w:t>
      </w:r>
      <w:r w:rsidR="00416694">
        <w:t xml:space="preserve">A disadvantage of the feature extraction approach is that </w:t>
      </w:r>
      <w:r w:rsidR="000017BE">
        <w:t xml:space="preserve">it </w:t>
      </w:r>
      <w:r w:rsidR="00416694">
        <w:t xml:space="preserve">requires calculation of the full feature set.  </w:t>
      </w:r>
    </w:p>
    <w:p w14:paraId="188C771D" w14:textId="77777777" w:rsidR="00416694" w:rsidRDefault="00416694" w:rsidP="004C7251">
      <w:pPr>
        <w:pStyle w:val="Newparagraph"/>
      </w:pPr>
    </w:p>
    <w:p w14:paraId="5FC2406A" w14:textId="1BED96B3" w:rsidR="00416694" w:rsidRDefault="00416694" w:rsidP="004C7251">
      <w:pPr>
        <w:pStyle w:val="Newparagraph"/>
      </w:pPr>
      <w:r>
        <w:t xml:space="preserve">Feature selection involves the selection of a subset of features from the original set according to some criterion of subset performance.  The number of possible subsets increases combinatorially with the size of the feature set and it is seldom practical to evaluate all possible subsets </w:t>
      </w:r>
      <w:r>
        <w:fldChar w:fldCharType="begin" w:fldLock="1"/>
      </w:r>
      <w:r w:rsidR="00BA6C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BA6C51" w:rsidRPr="00BA6C51">
        <w:rPr>
          <w:noProof/>
        </w:rPr>
        <w:t>(Jain, Duin, and Mao 2000)</w:t>
      </w:r>
      <w:r>
        <w:fldChar w:fldCharType="end"/>
      </w:r>
      <w:r>
        <w:t>.  A variety of search methods exist</w:t>
      </w:r>
      <w:r w:rsidR="00F36192">
        <w:t>s</w:t>
      </w:r>
      <w:r>
        <w:t xml:space="preserve"> for reducing the portion of feature space searched.  Of these, only the branch and bound method is globally optimal, the rest achieve reduced computation at the price of optimality.  The complexity of the branch and bound method increases exponentially with the size of the </w:t>
      </w:r>
      <w:r>
        <w:lastRenderedPageBreak/>
        <w:t xml:space="preserve">feature set and </w:t>
      </w:r>
      <w:r w:rsidR="00FE3A40">
        <w:t>is as such</w:t>
      </w:r>
      <w:r>
        <w:t xml:space="preserve"> still computationally impractical for large feature sets </w:t>
      </w:r>
      <w:r>
        <w:fldChar w:fldCharType="begin" w:fldLock="1"/>
      </w:r>
      <w:r w:rsidR="00BA6C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BA6C51" w:rsidRPr="00BA6C51">
        <w:rPr>
          <w:noProof/>
        </w:rPr>
        <w:t>(Jain, Duin, and Mao 2000)</w:t>
      </w:r>
      <w:r>
        <w:fldChar w:fldCharType="end"/>
      </w:r>
      <w:r>
        <w:t xml:space="preserve">.  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C7251">
      <w:pPr>
        <w:pStyle w:val="Newparagraph"/>
      </w:pPr>
    </w:p>
    <w:p w14:paraId="15D41EDB" w14:textId="5D8C67FF" w:rsidR="00416694" w:rsidRDefault="00416694" w:rsidP="004C7251">
      <w:pPr>
        <w:pStyle w:val="Newparagraph"/>
      </w:pPr>
      <w:r>
        <w:t xml:space="preserve">More advanced search methods use greedy sequential approaches, such as forward selection and backward elimination.  </w:t>
      </w:r>
      <w:r w:rsidR="009F157F">
        <w:t xml:space="preserve">Compared to the feature ranking approach, greedy search methods are more likely to find the globally optimal feature set as they explore more of the search space and are less inclined to select multiple redundant features </w:t>
      </w:r>
      <w:r w:rsidR="009F157F">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F157F">
        <w:fldChar w:fldCharType="separate"/>
      </w:r>
      <w:r w:rsidR="00BA6C51" w:rsidRPr="00BA6C51">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or until a stopping criterion is reached</w:t>
      </w:r>
      <w:r>
        <w:t xml:space="preserve"> </w:t>
      </w:r>
      <w:r>
        <w:fldChar w:fldCharType="begin" w:fldLock="1"/>
      </w:r>
      <w:r w:rsidR="00BA6C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A6C51" w:rsidRPr="00BA6C51">
        <w:rPr>
          <w:noProof/>
        </w:rPr>
        <w:t>(Bishop 2003)</w:t>
      </w:r>
      <w:r>
        <w:fldChar w:fldCharType="end"/>
      </w:r>
      <w:r>
        <w:t>.  The backward elimination (BE) method starts with the full set of features</w:t>
      </w:r>
      <w:r w:rsidR="008A0CF3">
        <w:t xml:space="preserve"> and proceeds in a number of steps where one feature is eliminated from the selected 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BA6C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8A0CF3">
        <w:fldChar w:fldCharType="separate"/>
      </w:r>
      <w:r w:rsidR="00BA6C51" w:rsidRPr="00BA6C51">
        <w:rPr>
          <w:noProof/>
        </w:rPr>
        <w:t>(Bishop 2003)</w:t>
      </w:r>
      <w:r w:rsidR="008A0CF3">
        <w:fldChar w:fldCharType="end"/>
      </w:r>
      <w:r w:rsidR="008A0CF3">
        <w:t xml:space="preserve">.  </w:t>
      </w:r>
      <w:r w:rsidR="00C62475">
        <w:t xml:space="preserve"> </w:t>
      </w:r>
      <w:r w:rsidR="00B00BB0">
        <w:t xml:space="preserve"> </w:t>
      </w:r>
      <w:r w:rsidR="00CD0C06">
        <w:t>BE is computationally more costly than FS as it begins evaluation on the full feature set</w:t>
      </w:r>
      <w:r w:rsidR="00C62475">
        <w:t>.</w:t>
      </w:r>
      <w:r w:rsidR="00CD0C06">
        <w:t xml:space="preserve">  For the same reason, it also requires adequate data to represent the full feature set.</w:t>
      </w:r>
    </w:p>
    <w:p w14:paraId="6E52A9C7" w14:textId="77777777" w:rsidR="004A6E7D" w:rsidRDefault="004A6E7D" w:rsidP="004C7251">
      <w:pPr>
        <w:pStyle w:val="Newparagraph"/>
      </w:pPr>
    </w:p>
    <w:p w14:paraId="74481FD1" w14:textId="0CAF5264" w:rsidR="004A6E7D" w:rsidRDefault="004A6E7D" w:rsidP="004C7251">
      <w:pPr>
        <w:pStyle w:val="Newparagraph"/>
      </w:pPr>
      <w:r>
        <w:t xml:space="preserve">Feature selection </w:t>
      </w:r>
      <w:r w:rsidR="00EB3BE1">
        <w:t>methods</w:t>
      </w:r>
      <w:r>
        <w:t xml:space="preserve"> can be </w:t>
      </w:r>
      <w:r w:rsidR="009F157F">
        <w:t xml:space="preserve">grouped </w:t>
      </w:r>
      <w:r w:rsidR="00960F34">
        <w:t>into</w:t>
      </w:r>
      <w:r>
        <w:t xml:space="preserve"> filter, wrapper and embedded approaches.  </w:t>
      </w:r>
      <w:r w:rsidR="00971D77">
        <w:t xml:space="preserve">In the filter approach, </w:t>
      </w:r>
      <w:r w:rsidR="00D653E3">
        <w:t>generic</w:t>
      </w:r>
      <w:r w:rsidR="00971D77">
        <w:t xml:space="preserve"> measures of separability or importance are used to </w:t>
      </w:r>
      <w:r w:rsidR="00971D77">
        <w:lastRenderedPageBreak/>
        <w:t xml:space="preserve">evaluate feature subsets, while in the wrapper approach, the accuracy of a specific classifier trained on the feature subset is used as the selection criterion </w:t>
      </w:r>
      <w:r w:rsidR="00971D77">
        <w:fldChar w:fldCharType="begin" w:fldLock="1"/>
      </w:r>
      <w:r w:rsidR="00BA6C51">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noteIndex" : 0 }, "schema" : "https://github.com/citation-style-language/schema/raw/master/csl-citation.json" }</w:instrText>
      </w:r>
      <w:r w:rsidR="00971D77">
        <w:fldChar w:fldCharType="separate"/>
      </w:r>
      <w:r w:rsidR="00BA6C51" w:rsidRPr="00BA6C51">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BA6C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751761">
        <w:fldChar w:fldCharType="separate"/>
      </w:r>
      <w:r w:rsidR="00BA6C51" w:rsidRPr="00BA6C5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EB3BE1">
        <w:fldChar w:fldCharType="separate"/>
      </w:r>
      <w:r w:rsidR="00BA6C51" w:rsidRPr="00BA6C5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This study focuses on filter approaches.</w:t>
      </w:r>
    </w:p>
    <w:p w14:paraId="05B064D2" w14:textId="77777777" w:rsidR="00416694" w:rsidRDefault="00416694" w:rsidP="004C7251">
      <w:pPr>
        <w:pStyle w:val="Newparagraph"/>
      </w:pPr>
    </w:p>
    <w:p w14:paraId="118797E7" w14:textId="0886FDA0" w:rsidR="00FE3A40" w:rsidRDefault="00341253" w:rsidP="004C7251">
      <w:pPr>
        <w:pStyle w:val="Newparagraph"/>
      </w:pPr>
      <w:r>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BA6C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author" : [ { "dropping-particle" : "", "family" : "Yu", "given" : "Lei", "non-dropping-particle" : "", "parse-names" : false, "suffix" : "" }, { "dropping-particle" : "", "family" : "Liu", "given" : "Huan", "non-dropping-particle" : "", "parse-names" : false, "suffix" : "" } ], "container-title" : "Journal of Machine Learning Research", "id" : "ITEM-3",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Cukur et al. 2015; Tolosi and Lengauer 2011; Yu and Liu 2004)", "plainTextFormattedCitation" : "(Cukur et al. 2015; Tolosi and Lengauer 2011; Yu and Liu 2004)", "previouslyFormattedCitation" : "(Cukur et al. 2015; Tolosi and Lengauer 2011; Yu and Liu 2004)" }, "properties" : { "noteIndex" : 0 }, "schema" : "https://github.com/citation-style-language/schema/raw/master/csl-citation.json" }</w:instrText>
      </w:r>
      <w:r w:rsidR="00E63DB3">
        <w:fldChar w:fldCharType="separate"/>
      </w:r>
      <w:r w:rsidR="00BA6C51" w:rsidRPr="00BA6C51">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Brown et al. 2012; Guyon and Elisseeff 2003)", "plainTextFormattedCitation" : "(Brown et al. 2012; Guyon and Elisseeff 2003)", "previouslyFormattedCitation" : "(Brown et al. 2012; Guyon and Elisseeff 2003)" }, "properties" : { "noteIndex" : 0 }, "schema" : "https://github.com/citation-style-language/schema/raw/master/csl-citation.json" }</w:instrText>
      </w:r>
      <w:r w:rsidR="005A6D41">
        <w:fldChar w:fldCharType="separate"/>
      </w:r>
      <w:r w:rsidR="00BA6C51" w:rsidRPr="00BA6C51">
        <w:rPr>
          <w:noProof/>
        </w:rPr>
        <w:t>(Brown et al. 2012; Guyon and Elisseeff 2003)</w:t>
      </w:r>
      <w:r w:rsidR="005A6D41">
        <w:fldChar w:fldCharType="end"/>
      </w:r>
      <w:r w:rsidR="005A6D41">
        <w:t xml:space="preserve">.  </w:t>
      </w:r>
      <w:r w:rsidR="002127FA">
        <w:t>Features can help improve separability when the within class correlation is stronger than the between class correlation</w:t>
      </w:r>
      <w:r w:rsidR="00965877">
        <w:t xml:space="preserve">.  We use the term </w:t>
      </w:r>
      <w:r w:rsidR="001A1FE6">
        <w:t>“</w:t>
      </w:r>
      <w:r w:rsidR="00965877">
        <w:t>redundancy</w:t>
      </w:r>
      <w:r w:rsidR="001A1FE6">
        <w:t>”</w:t>
      </w:r>
      <w:r w:rsidR="00965877">
        <w:t xml:space="preserve"> to refer to 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BA6C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plainTextFormattedCitation" : "(Cukur et al. 2015)", "previouslyFormattedCitation" : "(Cukur et al. 2015)" }, "properties" : { "noteIndex" : 0 }, "schema" : "https://github.com/citation-style-language/schema/raw/master/csl-citation.json" }</w:instrText>
      </w:r>
      <w:r w:rsidR="00E63DB3">
        <w:fldChar w:fldCharType="separate"/>
      </w:r>
      <w:r w:rsidR="00BA6C51" w:rsidRPr="00BA6C51">
        <w:rPr>
          <w:noProof/>
        </w:rPr>
        <w:t>(Cukur et al. 2015)</w:t>
      </w:r>
      <w:r w:rsidR="00E63DB3">
        <w:fldChar w:fldCharType="end"/>
      </w:r>
      <w:r w:rsidR="001F2BF6">
        <w:t xml:space="preserve">.  </w:t>
      </w:r>
    </w:p>
    <w:p w14:paraId="093D051E" w14:textId="77777777" w:rsidR="00FE3A40" w:rsidRDefault="00FE3A40" w:rsidP="004C7251">
      <w:pPr>
        <w:pStyle w:val="Newparagraph"/>
      </w:pPr>
    </w:p>
    <w:p w14:paraId="58EB59F2" w14:textId="60210E42" w:rsidR="00416694" w:rsidRDefault="00416694" w:rsidP="004C7251">
      <w:pPr>
        <w:pStyle w:val="Newparagrap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BA6C51">
        <w:instrText>ADDIN CSL_CITATION { "citationItems" : [ { "id" : "ITEM-1", "itemData" : { "DOI" : "10.1023/A:1008280620621", "ISBN" : "0924-669X", "ISSN" : "0924-669X", "abstract" : ".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 "author" : [ { "dropping-particle" : "", "family" : "Kononenko", "given" : "Igor", "non-dropping-particle" : "", "parse-names" : false, "suffix" : "" }, { "dropping-particle" : "", "family" : "\u0160imec", "given" : "E", "non-dropping-particle" : "", "parse-names" : false, "suffix" : "" }, { "dropping-particle" : "", "family" : "Robnik-\u0160ikonja", "given" : "M", "non-dropping-particle" : "", "parse-names" : false, "suffix" : "" } ], "container-title" : "Applied Intelligence", "id" : "ITEM-1", "issue" : "1", "issued" : { "date-parts" : [ [ "1997" ] ] }, "page" : "39-55", "title" : "Overcoming the myopia of inductive learning algorithms with RELIEFF", "type" : "article-journal", "volume" : "7" }, "uris" : [ "http://www.mendeley.com/documents/?uuid=585c26fb-ea07-432b-96eb-3a8e6aa9126c" ] } ], "mendeley" : { "formattedCitation" : "(Kononenko, \u0160imec, and Robnik-\u0160ikonja 1997)", "manualFormatting" : "Kononenko et al. (1997)", "plainTextFormattedCitation" : "(Kononenko, \u0160imec, and Robnik-\u0160ikonja 1997)", "previouslyFormattedCitation" : "(Kononenko, \u0160imec, and Robnik-\u0160ikonja 1997)" }, "properties" : { "noteIndex" : 0 }, "schema" : "https://github.com/citation-style-language/schema/raw/master/csl-citation.json" }</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BA6C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manualFormatting" : "Guyon et al. (2002)", "plainTextFormattedCitation" : "(Guyon et al. 2002)", "previouslyFormattedCitation" : "(Guyon et al. 2002)" }, "properties" : { "noteIndex" : 0 }, "schema" : "https://github.com/citation-style-language/schema/raw/master/csl-citation.json" }</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BA6C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BA6C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w:t>
      </w:r>
      <w:r w:rsidR="00DB421B">
        <w:lastRenderedPageBreak/>
        <w:t xml:space="preserve">used for selection </w:t>
      </w:r>
      <w:r w:rsidR="0085763A">
        <w:fldChar w:fldCharType="begin" w:fldLock="1"/>
      </w:r>
      <w:r w:rsidR="00BA6C51">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id" : "ITEM-3",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3",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4", "itemData" : { "DOI" : "10.1007/s10115-006-0040-8", "ISBN" : "1011500600408", "ISSN" : "02191377", "abstract" : "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 "author" : [ { "dropping-particle" : "", "family" : "Kalousis", "given" : "Alexandros", "non-dropping-particle" : "", "parse-names" : false, "suffix" : "" }, { "dropping-particle" : "", "family" : "Prados", "given" : "Julien", "non-dropping-particle" : "", "parse-names" : false, "suffix" : "" }, { "dropping-particle" : "", "family" : "Hilario", "given" : "Melanie", "non-dropping-particle" : "", "parse-names" : false, "suffix" : "" } ], "container-title" : "Knowledge and Information Systems", "id" : "ITEM-4", "issue" : "1", "issued" : { "date-parts" : [ [ "2007" ] ] }, "note" : "Good straightforward article. Relevant stability measures given that will be useful for my FS method. Relief FS algorithm best overall", "page" : "95-116", "title" : "Stability of feature selection algorithms: A study on high-dimensional spaces", "type" : "article-journal", "volume" : "12" }, "uris" : [ "http://www.mendeley.com/documents/?uuid=148dda16-5fbe-418b-a8af-6165684843bb" ] } ], "mendeley" : { "formattedCitation" : "(Tolosi and Lengauer 2011; Guyon and Elisseeff 2003; Li, Harner, and Adjeroh 2011; Kalousis, Prados, and Hilario 2007)", "plainTextFormattedCitation" : "(Tolosi and Lengauer 2011; Guyon and Elisseeff 2003; Li, Harner, and Adjeroh 2011; Kalousis, Prados, and Hilario 2007)", "previouslyFormattedCitation" : "(Tolosi and Lengauer 2011; Guyon and Elisseeff 2003; Li, Harner, and Adjeroh 2011; Kalousis, Prados, and Hilario 2007)" }, "properties" : { "noteIndex" : 0 }, "schema" : "https://github.com/citation-style-language/schema/raw/master/csl-citation.json" }</w:instrText>
      </w:r>
      <w:r w:rsidR="0085763A">
        <w:fldChar w:fldCharType="separate"/>
      </w:r>
      <w:r w:rsidR="00BA6C51" w:rsidRPr="00BA6C51">
        <w:rPr>
          <w:noProof/>
        </w:rPr>
        <w:t>(Tolosi and Lengauer 2011; Guyon and Elisseeff 2003; Li, Harner, and Adjeroh 2011; Kalousis, Prados, and Hilario 2007)</w:t>
      </w:r>
      <w:r w:rsidR="0085763A">
        <w:fldChar w:fldCharType="end"/>
      </w:r>
      <w:r w:rsidR="00DB421B">
        <w:t>.</w:t>
      </w:r>
    </w:p>
    <w:p w14:paraId="57E67C6B" w14:textId="77777777" w:rsidR="00416694" w:rsidRDefault="00416694" w:rsidP="004C7251">
      <w:pPr>
        <w:pStyle w:val="Newparagraph"/>
      </w:pPr>
    </w:p>
    <w:p w14:paraId="550C912B" w14:textId="0C324FA7" w:rsidR="00365BD5" w:rsidRDefault="00CA1B20" w:rsidP="004C7251">
      <w:pPr>
        <w:pStyle w:val="Newparagraph"/>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r w:rsidR="004D20A1">
        <w:t xml:space="preserve">A number of feature selection approaches </w:t>
      </w:r>
      <w:r w:rsidR="00870CE4">
        <w:t>have been developed to address the issues of stability and sub-optimality encountered in high</w:t>
      </w:r>
      <w:r w:rsidR="00957D6D">
        <w:t xml:space="preserve"> </w:t>
      </w:r>
      <w:r w:rsidR="00870CE4">
        <w:t xml:space="preserve">dimensional and </w:t>
      </w:r>
      <w:r>
        <w:t>redundant</w:t>
      </w:r>
      <w:r w:rsidR="00870CE4">
        <w:t xml:space="preserve"> data.  </w:t>
      </w:r>
      <w:r w:rsidR="00111D1C">
        <w:t xml:space="preserve">These methods consider </w:t>
      </w:r>
      <w:r w:rsidR="00292280">
        <w:t>the trade-off between</w:t>
      </w:r>
      <w:r w:rsidR="00111D1C">
        <w:t xml:space="preserve"> feature relevance</w:t>
      </w:r>
      <w:r>
        <w:t xml:space="preserve"> (</w:t>
      </w:r>
      <w:r w:rsidR="00292280">
        <w:t xml:space="preserve">i.e. </w:t>
      </w:r>
      <w:r>
        <w:t>how much information the feature contains about the class labels)</w:t>
      </w:r>
      <w:r w:rsidR="00111D1C">
        <w:t xml:space="preserve"> and redundancy</w:t>
      </w:r>
      <w:r w:rsidR="005026A2">
        <w:t>.</w:t>
      </w:r>
      <w:r w:rsidR="00111D1C">
        <w:t xml:space="preserve"> </w:t>
      </w:r>
      <w:r w:rsidR="005026A2">
        <w:t xml:space="preserve"> </w:t>
      </w:r>
    </w:p>
    <w:p w14:paraId="78996388" w14:textId="77777777" w:rsidR="005026A2" w:rsidRDefault="005026A2" w:rsidP="004C7251">
      <w:pPr>
        <w:pStyle w:val="Newparagraph"/>
      </w:pPr>
    </w:p>
    <w:p w14:paraId="675A4361" w14:textId="0BB3FC06" w:rsidR="004D20A1" w:rsidRDefault="00416694" w:rsidP="004C7251">
      <w:pPr>
        <w:pStyle w:val="Newparagraph"/>
      </w:pPr>
      <w:r>
        <w:t xml:space="preserve">A means of selecting good features </w:t>
      </w:r>
      <w:r w:rsidR="00292280">
        <w:t xml:space="preserve">from redundant spaces </w:t>
      </w:r>
      <w:r>
        <w:t xml:space="preserve">was devised by </w:t>
      </w:r>
      <w:r>
        <w:fldChar w:fldCharType="begin" w:fldLock="1"/>
      </w:r>
      <w:r w:rsidR="00BA6C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They use</w:t>
      </w:r>
      <w:r w:rsidR="00FE3A40">
        <w:t>d</w:t>
      </w:r>
      <w:r>
        <w:t xml:space="preserve"> a k-means algorithm to produce a fixed number of clusters of correlated features.  The accuracy of a SVM </w:t>
      </w:r>
      <w:r w:rsidR="00FE3A40">
        <w:t xml:space="preserve">classifier </w:t>
      </w:r>
      <w:r w:rsidR="002E2D05">
        <w:t xml:space="preserve">is found </w:t>
      </w:r>
      <w:r w:rsidR="00176DB5">
        <w:t>for</w:t>
      </w:r>
      <w:r w:rsidR="002E2D05">
        <w:t xml:space="preserve"> </w:t>
      </w:r>
      <w:r w:rsidR="00C76938">
        <w:t xml:space="preserve">all </w:t>
      </w:r>
      <w:r w:rsidR="002E2D05">
        <w:t xml:space="preserve">the features </w:t>
      </w:r>
      <w:r w:rsidR="00176DB5">
        <w:t>of</w:t>
      </w:r>
      <w:r w:rsidR="002E2D05">
        <w:t xml:space="preserve"> each cluster.  The lowest performing clusters are eliminated, the remaining features combined</w:t>
      </w:r>
      <w:r w:rsidR="001A1FE6">
        <w:t>,</w:t>
      </w:r>
      <w:r w:rsidR="002E2D05">
        <w:t xml:space="preserve"> and the process </w:t>
      </w:r>
      <w:r w:rsidR="00FE3A40">
        <w:t xml:space="preserve">is </w:t>
      </w:r>
      <w:r w:rsidR="002E2D05">
        <w:t>repeated</w:t>
      </w:r>
      <w:r w:rsidR="001A5EA5">
        <w:t xml:space="preserve"> until a desired number of clusters is reached</w:t>
      </w:r>
      <w:r>
        <w:t xml:space="preserve">.   </w:t>
      </w:r>
      <w:r w:rsidR="0049686C">
        <w:t xml:space="preserve">A </w:t>
      </w:r>
      <w:r w:rsidR="00A409F2">
        <w:t xml:space="preserve">related </w:t>
      </w:r>
      <w:r w:rsidR="0049686C">
        <w:t>f</w:t>
      </w:r>
      <w:r w:rsidR="00271631">
        <w:t>eature 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groups </w:t>
      </w:r>
      <w:r w:rsidR="0066718D">
        <w:t>was</w:t>
      </w:r>
      <w:r w:rsidR="00CE64DC">
        <w:t xml:space="preserve"> presented by </w:t>
      </w:r>
      <w:r w:rsidR="00FB6C1B">
        <w:fldChar w:fldCharType="begin" w:fldLock="1"/>
      </w:r>
      <w:r w:rsidR="00BA6C51">
        <w:instrText>ADDIN CSL_CITATION { "citationItems" : [ { "id" : "ITEM-1",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1",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mendeley" : { "formattedCitation" : "(Mitra, Murthy, and Pal 2002)", "manualFormatting" : "Mitra et al. (2002)", "plainTextFormattedCitation" : "(Mitra, Murthy, and Pal 2002)", "previouslyFormattedCitation" : "(Mitra, Murthy, and Pal 2002)" }, "properties" : { "noteIndex" : 0 }, "schema" : "https://github.com/citation-style-language/schema/raw/master/csl-citation.json" }</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use</w:t>
      </w:r>
      <w:r w:rsidR="0066718D">
        <w:t>d</w:t>
      </w:r>
      <w:r w:rsidR="00010534">
        <w:t xml:space="preserve"> a novel clustering algorithm to group </w:t>
      </w:r>
      <w:r w:rsidR="00B427ED">
        <w:t>correlated</w:t>
      </w:r>
      <w:r w:rsidR="00010534">
        <w:t xml:space="preserve"> features based on </w:t>
      </w:r>
      <w:r w:rsidR="00402294">
        <w:t xml:space="preserve">a similarity measure they call </w:t>
      </w:r>
      <w:r w:rsidR="007853B8">
        <w:t>“</w:t>
      </w:r>
      <w:r w:rsidR="00402294">
        <w:t>maxim</w:t>
      </w:r>
      <w:r w:rsidR="00B427ED">
        <w:t>al</w:t>
      </w:r>
      <w:r w:rsidR="00402294">
        <w:t xml:space="preserve"> information compression</w:t>
      </w:r>
      <w:r w:rsidR="00010534">
        <w:t xml:space="preserve"> index</w:t>
      </w:r>
      <w:r w:rsidR="007853B8">
        <w:t>”</w:t>
      </w:r>
      <w:r w:rsidR="00010534">
        <w:t>, which is the smallest eigenvalue of the feature covariance.</w:t>
      </w:r>
      <w:r w:rsidR="00402294">
        <w:t xml:space="preserve">  </w:t>
      </w:r>
      <w:r>
        <w:fldChar w:fldCharType="begin" w:fldLock="1"/>
      </w:r>
      <w:r w:rsidR="00BA6C51">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noteIndex" : 0 }, "schema" : "https://github.com/citation-style-language/schema/raw/master/csl-citation.json" }</w:instrText>
      </w:r>
      <w:r>
        <w:fldChar w:fldCharType="separate"/>
      </w:r>
      <w:r w:rsidRPr="00C530E6">
        <w:rPr>
          <w:noProof/>
        </w:rPr>
        <w:t xml:space="preserve">Sahu &amp; Mishra </w:t>
      </w:r>
      <w:r>
        <w:rPr>
          <w:noProof/>
        </w:rPr>
        <w:t>(</w:t>
      </w:r>
      <w:r w:rsidRPr="00C530E6">
        <w:rPr>
          <w:noProof/>
        </w:rPr>
        <w:t>2011)</w:t>
      </w:r>
      <w:r>
        <w:fldChar w:fldCharType="end"/>
      </w:r>
      <w:r w:rsidR="00FE3A40">
        <w:t xml:space="preserve"> also</w:t>
      </w:r>
      <w:r w:rsidR="00CE64DC">
        <w:t xml:space="preserve"> </w:t>
      </w:r>
      <w:r w:rsidR="005B4F57">
        <w:t xml:space="preserve">used k-means clustering to group </w:t>
      </w:r>
      <w:r w:rsidR="003F1C25">
        <w:t>redundant</w:t>
      </w:r>
      <w:r w:rsidR="005B4F57">
        <w:t xml:space="preserve"> features.  </w:t>
      </w:r>
      <w:r w:rsidR="00314845">
        <w:t xml:space="preserve">The best feature, according to an importance measure, is then selected from each cluster.  </w:t>
      </w:r>
      <w:r w:rsidR="00CE64DC">
        <w:fldChar w:fldCharType="begin" w:fldLock="1"/>
      </w:r>
      <w:r w:rsidR="00BA6C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noteIndex" : 0 }, "schema" : "https://github.com/citation-style-language/schema/raw/master/csl-citation.json" }</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w:t>
      </w:r>
      <w:r w:rsidR="0066718D">
        <w:t>d</w:t>
      </w:r>
      <w:r w:rsidR="0049686C">
        <w:t xml:space="preserve"> </w:t>
      </w:r>
      <w:r w:rsidR="00314845">
        <w:t xml:space="preserve">a similar method, where </w:t>
      </w:r>
      <w:r w:rsidR="003F1C25">
        <w:t>redundant</w:t>
      </w:r>
      <w:r w:rsidR="00314845">
        <w:t xml:space="preserve"> features are clustered and </w:t>
      </w:r>
      <w:r w:rsidR="00531CC2">
        <w:t>top ranked features selected from each cluster using an importance measure called “minimum redundancy maximum relevance” (mRMR).</w:t>
      </w:r>
      <w:r w:rsidR="00314845">
        <w:t xml:space="preserve"> </w:t>
      </w:r>
      <w:r w:rsidR="00531CC2">
        <w:t xml:space="preserve">  </w:t>
      </w:r>
    </w:p>
    <w:p w14:paraId="4BC81A67" w14:textId="77777777" w:rsidR="004D20A1" w:rsidRDefault="004D20A1" w:rsidP="004C7251">
      <w:pPr>
        <w:pStyle w:val="Newparagraph"/>
      </w:pPr>
    </w:p>
    <w:p w14:paraId="0DD965F9" w14:textId="24A97754" w:rsidR="00B0045D" w:rsidRDefault="009162F6" w:rsidP="004C7251">
      <w:pPr>
        <w:pStyle w:val="Newparagraph"/>
      </w:pPr>
      <w:r>
        <w:t>A</w:t>
      </w:r>
      <w:r w:rsidR="00921340">
        <w:t xml:space="preserve"> two-step procedure</w:t>
      </w:r>
      <w:r w:rsidR="005A3324">
        <w:t xml:space="preserve"> called the “Fast Correlation Based Filter” (FCBF)</w:t>
      </w:r>
      <w:r>
        <w:t>, was developed</w:t>
      </w:r>
      <w:r w:rsidR="00AC2C6A">
        <w:t xml:space="preserve"> by</w:t>
      </w:r>
      <w:r>
        <w:t xml:space="preserve"> </w:t>
      </w:r>
      <w:r>
        <w:fldChar w:fldCharType="begin" w:fldLock="1"/>
      </w:r>
      <w:r w:rsidR="00BA6C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rsidR="005A3324">
        <w:t>.  It</w:t>
      </w:r>
      <w:r w:rsidR="00921340">
        <w:t xml:space="preserve"> first creates a reduced set of relevant features, and then removes redundant features from this set using a search procedure based on Markov blanket filtering.  A</w:t>
      </w:r>
      <w:r w:rsidR="00416694">
        <w:t xml:space="preserve"> non-linear correlation measure</w:t>
      </w:r>
      <w:r w:rsidR="00B427ED">
        <w:t>,</w:t>
      </w:r>
      <w:r w:rsidR="00416694">
        <w:t xml:space="preserve"> called symmetrical uncertainty</w:t>
      </w:r>
      <w:r w:rsidR="00B427ED">
        <w:t>,</w:t>
      </w:r>
      <w:r w:rsidR="00416694">
        <w:t xml:space="preserve"> </w:t>
      </w:r>
      <w:r w:rsidR="00921340">
        <w:t xml:space="preserve">is used </w:t>
      </w:r>
      <w:r w:rsidR="00416694">
        <w:t>to measure both feature relevance</w:t>
      </w:r>
      <w:r w:rsidR="00921340">
        <w:t xml:space="preserve"> and redundancy.  Relevance is measured </w:t>
      </w:r>
      <w:r w:rsidR="00416694">
        <w:t xml:space="preserve">by how well features are </w:t>
      </w:r>
      <w:r w:rsidR="003F1C25">
        <w:t xml:space="preserve">correlated </w:t>
      </w:r>
      <w:r w:rsidR="00416694">
        <w:t>with class labels and redundancy</w:t>
      </w:r>
      <w:r w:rsidR="00921340">
        <w:t xml:space="preserve"> is measured</w:t>
      </w:r>
      <w:r w:rsidR="00416694">
        <w:t xml:space="preserve"> by how well </w:t>
      </w:r>
      <w:r w:rsidR="00AE4C88">
        <w:t xml:space="preserve">features are </w:t>
      </w:r>
      <w:r w:rsidR="003F1C25">
        <w:t xml:space="preserve">correlated </w:t>
      </w:r>
      <w:r w:rsidR="00AE4C88">
        <w:t xml:space="preserve">with each other.  </w:t>
      </w:r>
    </w:p>
    <w:p w14:paraId="54CF96BD" w14:textId="77777777" w:rsidR="00BE5C0B" w:rsidRDefault="00BE5C0B" w:rsidP="004C7251">
      <w:pPr>
        <w:pStyle w:val="Newparagraph"/>
      </w:pPr>
    </w:p>
    <w:p w14:paraId="3AD6B0B8" w14:textId="3659F778" w:rsidR="00BE5C0B" w:rsidRDefault="005111F4" w:rsidP="004C7251">
      <w:pPr>
        <w:pStyle w:val="Newparagraph"/>
      </w:pPr>
      <w:r>
        <w:fldChar w:fldCharType="begin" w:fldLock="1"/>
      </w:r>
      <w:r w:rsidR="00BA6C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noteIndex" : 0 }, "schema" : "https://github.com/citation-style-language/schema/raw/master/csl-citation.json" }</w:instrText>
      </w:r>
      <w:r>
        <w:fldChar w:fldCharType="separate"/>
      </w:r>
      <w:r w:rsidRPr="005111F4">
        <w:rPr>
          <w:noProof/>
        </w:rPr>
        <w:t xml:space="preserve">Wu et al. </w:t>
      </w:r>
      <w:r w:rsidR="002C1DBF">
        <w:rPr>
          <w:noProof/>
        </w:rPr>
        <w:t>(</w:t>
      </w:r>
      <w:r w:rsidRPr="005111F4">
        <w:rPr>
          <w:noProof/>
        </w:rPr>
        <w:t>2013)</w:t>
      </w:r>
      <w:r>
        <w:fldChar w:fldCharType="end"/>
      </w:r>
      <w:r>
        <w:t xml:space="preserve"> compare</w:t>
      </w:r>
      <w:r w:rsidR="002C1DBF">
        <w:t>d</w:t>
      </w:r>
      <w:r>
        <w:t xml:space="preserve"> a number of filter approach feature selection methods based on their </w:t>
      </w:r>
      <w:r w:rsidR="002C1DBF">
        <w:t>application to</w:t>
      </w:r>
      <w:r>
        <w:t xml:space="preserve"> three hyperspectral data sets.  </w:t>
      </w:r>
      <w:r w:rsidR="002C1DBF">
        <w:t>They used a number of performance measures for comparison, including classifier accuracy</w:t>
      </w:r>
      <w:r w:rsidR="0064270D">
        <w:t xml:space="preserve">, </w:t>
      </w:r>
      <w:r w:rsidR="002C1DBF">
        <w:t>feature stability</w:t>
      </w:r>
      <w:r w:rsidR="0064270D">
        <w:t>, and t</w:t>
      </w:r>
      <w:r w:rsidR="002C1DBF">
        <w:t>heir own criterion</w:t>
      </w:r>
      <w:r w:rsidR="0064270D">
        <w:t xml:space="preserve"> called</w:t>
      </w:r>
      <w:r w:rsidR="002C1DBF">
        <w:t xml:space="preserve"> the </w:t>
      </w:r>
      <w:r w:rsidR="002C1DBF" w:rsidRPr="002C1DBF">
        <w:t xml:space="preserve">maximal minimal associated index </w:t>
      </w:r>
      <w:r w:rsidR="002C1DBF">
        <w:t xml:space="preserve">quotient </w:t>
      </w:r>
      <w:r w:rsidR="002C1DBF" w:rsidRPr="002C1DBF">
        <w:t>(MMAIQ)</w:t>
      </w:r>
      <w:r w:rsidR="002C1DBF">
        <w:t xml:space="preserve">.  </w:t>
      </w:r>
      <w:r w:rsidR="0064270D">
        <w:t xml:space="preserve">MMAIQ </w:t>
      </w:r>
      <w:r w:rsidR="002C1DBF">
        <w:t xml:space="preserve">uses Cramer’s </w:t>
      </w:r>
      <w:r w:rsidR="002C1DBF" w:rsidRPr="00A548C8">
        <w:rPr>
          <w:i/>
        </w:rPr>
        <w:t>V</w:t>
      </w:r>
      <w:r w:rsidR="002C1DBF">
        <w:t>-test values to trade feature relevance against redundancy</w:t>
      </w:r>
      <w:r w:rsidR="004F18E1">
        <w:t xml:space="preserve"> and </w:t>
      </w:r>
      <w:r w:rsidR="002C1DBF">
        <w:t xml:space="preserve">is </w:t>
      </w:r>
      <w:r w:rsidR="004F18E1">
        <w:t xml:space="preserve">applied </w:t>
      </w:r>
      <w:r w:rsidR="002C1DBF">
        <w:t xml:space="preserve">in a forward selection </w:t>
      </w:r>
      <w:r w:rsidR="004F18E1">
        <w:t>type routine</w:t>
      </w:r>
      <w:r w:rsidR="002C1DBF">
        <w:t xml:space="preserve">.  While the authors concluded that MMAIQ provided the best overall performance, it </w:t>
      </w:r>
      <w:r w:rsidR="003466AE">
        <w:t>did not provide good stability for high dimensional data</w:t>
      </w:r>
      <w:r w:rsidR="002C1DBF">
        <w:t>.</w:t>
      </w:r>
    </w:p>
    <w:p w14:paraId="22AD4AE5" w14:textId="16E7C514" w:rsidR="00B0045D" w:rsidRDefault="00B0045D" w:rsidP="004C7251">
      <w:pPr>
        <w:pStyle w:val="Newparagraph"/>
      </w:pPr>
    </w:p>
    <w:p w14:paraId="496DBAD0" w14:textId="1179439B" w:rsidR="0049686C" w:rsidRDefault="00F41FDC" w:rsidP="004C7251">
      <w:pPr>
        <w:pStyle w:val="Newparagraph"/>
      </w:pPr>
      <w:r>
        <w:t>A number of feature importance measures</w:t>
      </w:r>
      <w:r w:rsidR="00026A2A">
        <w:t xml:space="preserve"> (including the FCBF)</w:t>
      </w:r>
      <w:r>
        <w:t xml:space="preserve"> </w:t>
      </w:r>
      <w:r w:rsidR="000C0A0B">
        <w:t>were</w:t>
      </w:r>
      <w:r w:rsidR="00CF3899">
        <w:t xml:space="preserve"> incorporated </w:t>
      </w:r>
      <w:r w:rsidR="00FE3A40">
        <w:t xml:space="preserve">by </w:t>
      </w:r>
      <w:r w:rsidR="00FE3A40">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FE3A40">
        <w:fldChar w:fldCharType="separate"/>
      </w:r>
      <w:r w:rsidR="00FE3A40" w:rsidRPr="00CF3899">
        <w:rPr>
          <w:noProof/>
        </w:rPr>
        <w:t xml:space="preserve">Brown et al. </w:t>
      </w:r>
      <w:r w:rsidR="00FE3A40">
        <w:rPr>
          <w:noProof/>
        </w:rPr>
        <w:t>(</w:t>
      </w:r>
      <w:r w:rsidR="00FE3A40" w:rsidRPr="00CF3899">
        <w:rPr>
          <w:noProof/>
        </w:rPr>
        <w:t>2012)</w:t>
      </w:r>
      <w:r w:rsidR="00FE3A40">
        <w:fldChar w:fldCharType="end"/>
      </w:r>
      <w:r w:rsidR="00FE3A40">
        <w:t xml:space="preserve"> </w:t>
      </w:r>
      <w:r w:rsidR="00CF3899">
        <w:t xml:space="preserve">into a common theoretical framework.  </w:t>
      </w:r>
      <w:r w:rsidR="005E021C">
        <w:t xml:space="preserve">These measures all consider both relevance and redundancy in some way.  </w:t>
      </w:r>
      <w:r>
        <w:t>A</w:t>
      </w:r>
      <w:r w:rsidR="00CF3899">
        <w:t xml:space="preserve"> comprehensive empirical study </w:t>
      </w:r>
      <w:r w:rsidR="000C0A0B">
        <w:t>was</w:t>
      </w:r>
      <w:r w:rsidR="00CF3899">
        <w:t xml:space="preserve"> used to compare the performance</w:t>
      </w:r>
      <w:r w:rsidR="00E054D1">
        <w:t xml:space="preserve"> (in terms of stability and </w:t>
      </w:r>
      <w:r w:rsidR="005E021C">
        <w:t xml:space="preserve">classifier </w:t>
      </w:r>
      <w:r w:rsidR="00E054D1">
        <w:t>accuracy)</w:t>
      </w:r>
      <w:r w:rsidR="00CF3899">
        <w:t xml:space="preserve"> of </w:t>
      </w:r>
      <w:r>
        <w:t>these measures</w:t>
      </w:r>
      <w:r w:rsidR="001A1FE6">
        <w:t>.  The study tested the criteria</w:t>
      </w:r>
      <w:r w:rsidR="00CF3899">
        <w:t xml:space="preserve"> </w:t>
      </w:r>
      <w:r w:rsidR="00B04625">
        <w:t xml:space="preserve">in a </w:t>
      </w:r>
      <w:r w:rsidR="00223FDE">
        <w:t>FS</w:t>
      </w:r>
      <w:r w:rsidR="00B04625">
        <w:t xml:space="preserve"> approach, </w:t>
      </w:r>
      <w:r w:rsidR="00284318">
        <w:t>under</w:t>
      </w:r>
      <w:r w:rsidR="00CF3899">
        <w:t xml:space="preserve"> varying conditions, including </w:t>
      </w:r>
      <w:r w:rsidR="003F1C25">
        <w:t>redundancy</w:t>
      </w:r>
      <w:r w:rsidR="00CF3899">
        <w:t xml:space="preserve"> </w:t>
      </w:r>
      <w:r w:rsidR="00900654">
        <w:t>in high dimensional</w:t>
      </w:r>
      <w:r w:rsidR="00CF3899">
        <w:t xml:space="preserve"> feature</w:t>
      </w:r>
      <w:r w:rsidR="00900654">
        <w:t xml:space="preserve"> space</w:t>
      </w:r>
      <w:r w:rsidR="00CF3899">
        <w:t>s</w:t>
      </w:r>
      <w:r w:rsidR="00284318">
        <w:t>.  They conclude</w:t>
      </w:r>
      <w:r w:rsidR="000C0A0B">
        <w:t>d</w:t>
      </w:r>
      <w:r w:rsidR="00284318">
        <w:t xml:space="preserve"> that joint mutual </w:t>
      </w:r>
      <w:r w:rsidR="00284318">
        <w:lastRenderedPageBreak/>
        <w:t>information (JMI)</w:t>
      </w:r>
      <w:r w:rsidR="00DA789D">
        <w:t xml:space="preserve"> </w:t>
      </w:r>
      <w:r w:rsidR="00DA789D">
        <w:fldChar w:fldCharType="begin" w:fldLock="1"/>
      </w:r>
      <w:r w:rsidR="00BA6C51">
        <w:instrText>ADDIN CSL_CITATION { "citationItems" : [ { "id" : "ITEM-1", "itemData" : { "author" : [ { "dropping-particle" : "", "family" : "Yang", "given" : "Howard Hua", "non-dropping-particle" : "", "parse-names" : false, "suffix" : "" }, { "dropping-particle" : "", "family" : "Moody", "given" : "John", "non-dropping-particle" : "", "parse-names" : false, "suffix" : "" } ], "container-title" : "Advances in Neural Information Processing Systems", "id" : "ITEM-1", "issue" : "Mi", "issued" : { "date-parts" : [ [ "1999" ] ] }, "page" : "687-693", "title" : "Data Visualization and Feature Selection: New Algorithms for Nongaussian Data", "type" : "article-journal", "volume" : "12" }, "uris" : [ "http://www.mendeley.com/documents/?uuid=d0797c53-1db6-4334-ade8-b8443777bcec" ] } ], "mendeley" : { "formattedCitation" : "(Yang and Moody 1999)", "plainTextFormattedCitation" : "(Yang and Moody 1999)", "previouslyFormattedCitation" : "(Yang and Moody 1999)" }, "properties" : { "noteIndex" : 0 }, "schema" : "https://github.com/citation-style-language/schema/raw/master/csl-citation.json" }</w:instrText>
      </w:r>
      <w:r w:rsidR="00DA789D">
        <w:fldChar w:fldCharType="separate"/>
      </w:r>
      <w:r w:rsidR="00BA6C51" w:rsidRPr="00BA6C51">
        <w:rPr>
          <w:noProof/>
        </w:rPr>
        <w:t>(Yang and Moody 1999)</w:t>
      </w:r>
      <w:r w:rsidR="00DA789D">
        <w:fldChar w:fldCharType="end"/>
      </w:r>
      <w:r w:rsidR="00DA789D">
        <w:t xml:space="preserve"> provides the best </w:t>
      </w:r>
      <w:r>
        <w:t xml:space="preserve">feature selection </w:t>
      </w:r>
      <w:r w:rsidR="00DA789D">
        <w:t>performance overall.</w:t>
      </w:r>
      <w:r>
        <w:t xml:space="preserve">  </w:t>
      </w:r>
    </w:p>
    <w:p w14:paraId="7AB2BDD8" w14:textId="77777777" w:rsidR="00900654" w:rsidRDefault="00900654" w:rsidP="004C7251">
      <w:pPr>
        <w:pStyle w:val="Newparagraph"/>
      </w:pPr>
    </w:p>
    <w:p w14:paraId="5290CAA2" w14:textId="77777777" w:rsidR="000D58F8" w:rsidRDefault="00026A2A" w:rsidP="004C7251">
      <w:pPr>
        <w:pStyle w:val="Newparagraph"/>
      </w:pPr>
      <w:r>
        <w:t>With the exception of FCBF, the above feature selection procedures can be grouped into two categories:</w:t>
      </w:r>
    </w:p>
    <w:p w14:paraId="6D8AF894" w14:textId="77777777" w:rsidR="000D58F8" w:rsidRDefault="00026A2A" w:rsidP="009C52B6">
      <w:pPr>
        <w:pStyle w:val="Bulletedlist"/>
        <w:numPr>
          <w:ilvl w:val="0"/>
          <w:numId w:val="4"/>
        </w:numPr>
      </w:pPr>
      <w:r>
        <w:t>Approaches that use some form of clustering of similar features to identify and remove redundancy</w:t>
      </w:r>
      <w:r w:rsidR="00FE3A40">
        <w:t xml:space="preserve">, </w:t>
      </w:r>
      <w:r>
        <w:t>usually followed by a ranking of cluster relevance to choose features from the most informative clusters.</w:t>
      </w:r>
    </w:p>
    <w:p w14:paraId="4268045B" w14:textId="076F48F8" w:rsidR="009162F6" w:rsidRDefault="00026A2A" w:rsidP="009C52B6">
      <w:pPr>
        <w:pStyle w:val="Bulletedlist"/>
        <w:numPr>
          <w:ilvl w:val="0"/>
          <w:numId w:val="4"/>
        </w:numPr>
      </w:pPr>
      <w:r>
        <w:t xml:space="preserve">Approaches that use a </w:t>
      </w:r>
      <w:r w:rsidR="009162F6">
        <w:t xml:space="preserve">single </w:t>
      </w:r>
      <w:r>
        <w:t xml:space="preserve">measure of feature importance that incorporates the trade-off between feature relevance </w:t>
      </w:r>
      <w:r w:rsidR="00E376F9">
        <w:t>and</w:t>
      </w:r>
      <w:r>
        <w:t xml:space="preserve"> redundancy</w:t>
      </w:r>
      <w:r w:rsidR="00FE3A40">
        <w:t>, after which</w:t>
      </w:r>
      <w:r>
        <w:t xml:space="preserve"> </w:t>
      </w:r>
      <w:r w:rsidR="00FE3A40">
        <w:t>a</w:t>
      </w:r>
      <w:r>
        <w:t xml:space="preserve"> </w:t>
      </w:r>
      <w:r w:rsidR="00223FDE">
        <w:t>FS</w:t>
      </w:r>
      <w:r w:rsidR="00E376F9">
        <w:t xml:space="preserve"> or </w:t>
      </w:r>
      <w:r>
        <w:t xml:space="preserve">simple ranking procedure </w:t>
      </w:r>
      <w:r w:rsidR="00FE3A40">
        <w:t xml:space="preserve">is </w:t>
      </w:r>
      <w:r>
        <w:t>used to select the best features.</w:t>
      </w:r>
    </w:p>
    <w:p w14:paraId="48B2FE97" w14:textId="4C75F9BB" w:rsidR="009162F6" w:rsidRDefault="009162F6" w:rsidP="004C7251">
      <w:pPr>
        <w:pStyle w:val="Newparagraph"/>
      </w:pPr>
    </w:p>
    <w:p w14:paraId="64FA4D94" w14:textId="59F0B250" w:rsidR="00FE3A40" w:rsidRDefault="00FE3A40" w:rsidP="004C7251">
      <w:pPr>
        <w:pStyle w:val="Newparagraph"/>
      </w:pPr>
      <w:r>
        <w:t xml:space="preserve">In gene expression studies, such as DNA microarray studies, all features have similar measurement costs and computation times </w:t>
      </w:r>
      <w:r>
        <w:fldChar w:fldCharType="begin" w:fldLock="1"/>
      </w:r>
      <w:r w:rsidR="00BA6C51">
        <w:instrText>ADDIN CSL_CITATION { "citationItems" : [ { "id" : "ITEM-1", "itemData" : { "DOI" : "10.1016/j.artmed.2004.01.007", "ISSN" : "09333657", "author" : [ { "dropping-particle" : "", "family" : "Inza", "given" : "I\u00f1aki", "non-dropping-particle" : "", "parse-names" : false, "suffix" : "" }, { "dropping-particle" : "", "family" : "Larra\u00f1aga", "given" : "Pedro", "non-dropping-particle" : "", "parse-names" : false, "suffix" : "" }, { "dropping-particle" : "", "family" : "Blanco", "given" : "Rosa", "non-dropping-particle" : "", "parse-names" : false, "suffix" : "" }, { "dropping-particle" : "", "family" : "Cerrolaza", "given" : "Antonio J.", "non-dropping-particle" : "", "parse-names" : false, "suffix" : "" } ], "container-title" : "Artificial Intelligence in Medicine", "id" : "ITEM-1", "issue" : "2", "issued" : { "date-parts" : [ [ "2004", "6" ] ] }, "page" : "91-103", "title" : "Filter versus wrapper gene selection approaches in DNA microarray domains", "type" : "article-journal", "volume" : "31" }, "uris" : [ "http://www.mendeley.com/documents/?uuid=e20eec5e-2910-3daf-9870-75fefbe92f34" ] } ], "mendeley" : { "formattedCitation" : "(Inza et al. 2004)", "plainTextFormattedCitation" : "(Inza et al. 2004)", "previouslyFormattedCitation" : "(Inza et al. 2004)" }, "properties" : { "noteIndex" : 0 }, "schema" : "https://github.com/citation-style-language/schema/raw/master/csl-citation.json" }</w:instrText>
      </w:r>
      <w:r>
        <w:fldChar w:fldCharType="separate"/>
      </w:r>
      <w:r w:rsidR="00BA6C51" w:rsidRPr="00BA6C51">
        <w:rPr>
          <w:noProof/>
        </w:rPr>
        <w:t>(Inza et al. 2004)</w:t>
      </w:r>
      <w:r>
        <w:fldChar w:fldCharType="end"/>
      </w:r>
      <w:r>
        <w:t xml:space="preserve">, but this is not the case for remote sensing problems, where some features might carry significantly larger computation time or measurement cost burdens than others </w:t>
      </w:r>
      <w:r>
        <w:fldChar w:fldCharType="begin" w:fldLock="1"/>
      </w:r>
      <w:r w:rsidR="00BA6C51">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instrText>
      </w:r>
      <w:r>
        <w:fldChar w:fldCharType="separate"/>
      </w:r>
      <w:r w:rsidR="00BA6C51" w:rsidRPr="00BA6C51">
        <w:rPr>
          <w:noProof/>
        </w:rPr>
        <w:t>(Blaschke 2010)</w:t>
      </w:r>
      <w:r>
        <w:fldChar w:fldCharType="end"/>
      </w:r>
      <w:r>
        <w:t>.  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p>
    <w:p w14:paraId="75BB6952" w14:textId="77777777" w:rsidR="00DB2C16" w:rsidRDefault="00DB2C16" w:rsidP="004C7251">
      <w:pPr>
        <w:pStyle w:val="Newparagraph"/>
      </w:pPr>
    </w:p>
    <w:p w14:paraId="6575E614" w14:textId="1EF77E4C" w:rsidR="00C122D8" w:rsidRDefault="00666A66" w:rsidP="004C7251">
      <w:pPr>
        <w:pStyle w:val="Newparagraph"/>
      </w:pPr>
      <w:r>
        <w:t>T</w:t>
      </w:r>
      <w:r w:rsidR="00AF5C1B">
        <w:t xml:space="preserve">he availability of high resolution </w:t>
      </w:r>
      <w:r w:rsidR="004A69A8">
        <w:t>imagery</w:t>
      </w:r>
      <w:r>
        <w:t xml:space="preserve"> and</w:t>
      </w:r>
      <w:r w:rsidR="00AF5C1B">
        <w:t xml:space="preserve"> associated feature extraction </w:t>
      </w:r>
      <w:r>
        <w:t xml:space="preserve">and classification </w:t>
      </w:r>
      <w:r w:rsidR="00AF5C1B">
        <w:t>techniques</w:t>
      </w:r>
      <w:r w:rsidR="004A69A8">
        <w:t xml:space="preserve"> </w:t>
      </w:r>
      <w:r>
        <w:t>are rapidly increasing</w:t>
      </w:r>
      <w:r w:rsidR="004E65E0">
        <w:t xml:space="preserve"> </w:t>
      </w:r>
      <w:r w:rsidR="004E65E0">
        <w:fldChar w:fldCharType="begin" w:fldLock="1"/>
      </w:r>
      <w:r w:rsidR="00BA6C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noteIndex" : 0 }, "schema" : "https://github.com/citation-style-language/schema/raw/master/csl-citation.json" }</w:instrText>
      </w:r>
      <w:r w:rsidR="004E65E0">
        <w:fldChar w:fldCharType="separate"/>
      </w:r>
      <w:r w:rsidR="00BA6C51" w:rsidRPr="00BA6C51">
        <w:rPr>
          <w:noProof/>
        </w:rPr>
        <w:t>(Chi et al. 2016)</w:t>
      </w:r>
      <w:r w:rsidR="004E65E0">
        <w:fldChar w:fldCharType="end"/>
      </w:r>
      <w:r w:rsidR="00714EC2">
        <w:t xml:space="preserve"> resulting in large quantities of high spatial and spectral resolution data requiring interpretation</w:t>
      </w:r>
      <w:r>
        <w:t>.  With</w:t>
      </w:r>
      <w:r w:rsidR="004A69A8">
        <w:t xml:space="preserve"> the advent of “big </w:t>
      </w:r>
      <w:r w:rsidR="004A69A8">
        <w:lastRenderedPageBreak/>
        <w:t>data”</w:t>
      </w:r>
      <w:r w:rsidR="00C2670B">
        <w:t xml:space="preserve"> in remote sensing</w:t>
      </w:r>
      <w:r w:rsidR="00AF5C1B">
        <w:t xml:space="preserve">,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A0D71">
        <w:t>will become</w:t>
      </w:r>
      <w:r w:rsidR="00AF5C1B">
        <w:t xml:space="preserve"> increasingly </w:t>
      </w:r>
      <w:r w:rsidR="002779D7">
        <w:t>important</w:t>
      </w:r>
      <w:r w:rsidR="00AF5C1B">
        <w:t xml:space="preserve">.  </w:t>
      </w:r>
      <w:r w:rsidR="00ED68DE">
        <w:t xml:space="preserve">In this paper we propose a </w:t>
      </w:r>
      <w:r w:rsidR="004D1369">
        <w:t xml:space="preserve">filter approach </w:t>
      </w:r>
      <w:r w:rsidR="00ED68DE">
        <w:t xml:space="preserve">feature selection method for addressing the problem of 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relative speed and separation of feature selection and classification tasks.  </w:t>
      </w:r>
      <w:r w:rsidR="00613F66">
        <w:t>The method</w:t>
      </w:r>
      <w:r w:rsidR="004027D2">
        <w:t xml:space="preserve"> </w:t>
      </w:r>
      <w:r w:rsidR="00362D8B">
        <w:t xml:space="preserve">follows the clustering </w:t>
      </w:r>
      <w:r w:rsidR="004027D2">
        <w:t xml:space="preserve">and ranking </w:t>
      </w:r>
      <w:r w:rsidR="001852C2">
        <w:t>approach</w:t>
      </w:r>
      <w:r w:rsidR="00362D8B">
        <w:t xml:space="preserve"> </w:t>
      </w:r>
      <w:r w:rsidR="004E0D08">
        <w:t>(</w:t>
      </w:r>
      <w:r w:rsidR="00362D8B">
        <w:t xml:space="preserve">category </w:t>
      </w:r>
      <w:r w:rsidR="009162F6">
        <w:t xml:space="preserve">1 </w:t>
      </w:r>
      <w:r w:rsidR="004027D2">
        <w:t>above</w:t>
      </w:r>
      <w:r w:rsidR="004E0D08">
        <w:t xml:space="preserve">) and employs </w:t>
      </w:r>
      <w:r w:rsidR="008257BE">
        <w:t xml:space="preserve">hierarchical clustering.  This has the advantage of </w:t>
      </w:r>
      <w:r w:rsidR="009162F6">
        <w:t>producing</w:t>
      </w:r>
      <w:r w:rsidR="008257BE">
        <w:t xml:space="preserve"> deterministic</w:t>
      </w:r>
      <w:r w:rsidR="009162F6">
        <w:t xml:space="preserve"> results</w:t>
      </w:r>
      <w:r w:rsidR="008257BE">
        <w:t xml:space="preserve">, not requiring prior knowledge of the number of clusters and allowing user selection of the final partitioning. </w:t>
      </w:r>
      <w:r w:rsidR="00FE3A40">
        <w:t xml:space="preserve">We compare the performance of the proposed method to popular feature selection approaches, on a number of remote sensing data sets. </w:t>
      </w:r>
      <w:r w:rsidR="008257BE">
        <w:t xml:space="preserve"> </w:t>
      </w:r>
      <w:r w:rsidR="00362D8B">
        <w:t xml:space="preserve">The </w:t>
      </w:r>
      <w:r w:rsidR="004027D2">
        <w:t xml:space="preserve">proposed method also allows consideration of computation time and measurement cost in selecting features from correlated clusters of similarly relevant </w:t>
      </w:r>
      <w:r w:rsidR="00E376F9">
        <w:t>features</w:t>
      </w:r>
      <w:r w:rsidR="004027D2">
        <w:t xml:space="preserve">. </w:t>
      </w:r>
      <w:r w:rsidR="00CE5894">
        <w:t>While many feature selection evaluations only consider classification accuracy</w:t>
      </w:r>
      <w:r w:rsidR="00D14436">
        <w:t xml:space="preserve"> </w:t>
      </w:r>
      <w:r w:rsidR="00D14436">
        <w:fldChar w:fldCharType="begin" w:fldLock="1"/>
      </w:r>
      <w:r w:rsidR="00BA6C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2",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3",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3",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id" : "ITEM-4",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4",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5", "itemData" : { "author" : [ { "dropping-particle" : "", "family" : "Yu", "given" : "Lei", "non-dropping-particle" : "", "parse-names" : false, "suffix" : "" }, { "dropping-particle" : "", "family" : "Liu", "given" : "Huan", "non-dropping-particle" : "", "parse-names" : false, "suffix" : "" } ], "container-title" : "Journal of Machine Learning Research", "id" : "ITEM-5",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id" : "ITEM-6",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6",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7",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7",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Cukur et al. 2015; Guyon et al. 2002; Mitra, Murthy, and Pal 2002; Sahu and Mishra 2011; Yu and Liu 2004; Strobl et al. 2008; Yousef et al. 2007)", "manualFormatting" : "(Mitra et al., 2002; Strobl et al., 2008; Yu and Liu, 2004)", "plainTextFormattedCitation" : "(Cukur et al. 2015; Guyon et al. 2002; Mitra, Murthy, and Pal 2002; Sahu and Mishra 2011; Yu and Liu 2004; Strobl et al. 2008; Yousef et al. 2007)", "previouslyFormattedCitation" : "(Cukur et al. 2015; Guyon et al. 2002; Mitra, Murthy, and Pal 2002; Sahu and Mishra 2011; Yu and Liu 2004; Strobl et al. 2008; Yousef et al. 2007)" }, "properties" : { "noteIndex" : 0 }, "schema" : "https://github.com/citation-style-language/schema/raw/master/csl-citation.json" }</w:instrText>
      </w:r>
      <w:r w:rsidR="00D14436">
        <w:fldChar w:fldCharType="separate"/>
      </w:r>
      <w:r w:rsidR="00D14436" w:rsidRPr="00D14436">
        <w:rPr>
          <w:noProof/>
        </w:rPr>
        <w:t>(Mitra et al., 2002; Strobl et al., 2008; Yu and Liu, 2004)</w:t>
      </w:r>
      <w:r w:rsidR="00D14436">
        <w:fldChar w:fldCharType="end"/>
      </w:r>
      <w:r w:rsidR="00CE5894">
        <w:t xml:space="preserve">, we </w:t>
      </w:r>
      <w:r w:rsidR="00E376F9">
        <w:t>present</w:t>
      </w:r>
      <w:r w:rsidR="00CE5894">
        <w:t xml:space="preserve"> measures of </w:t>
      </w:r>
      <w:r w:rsidR="00B3071E">
        <w:t>computation time,</w:t>
      </w:r>
      <w:r w:rsidR="00CE5894">
        <w:t xml:space="preserve"> classification accuracy and stability of selected features under different data samplings.</w:t>
      </w:r>
    </w:p>
    <w:p w14:paraId="61DBAB86" w14:textId="6CCD0B67" w:rsidR="00CD0706" w:rsidRDefault="00C122D8" w:rsidP="00C122D8">
      <w:pPr>
        <w:pStyle w:val="Heading1"/>
        <w:keepLines/>
      </w:pPr>
      <w:r w:rsidDel="00C122D8">
        <w:t xml:space="preserve"> </w:t>
      </w:r>
      <w:r w:rsidR="00CD0706">
        <w:t>Methods</w:t>
      </w:r>
    </w:p>
    <w:p w14:paraId="43502BF1" w14:textId="77777777" w:rsidR="004D38FC" w:rsidRDefault="004D38FC" w:rsidP="00C122D8">
      <w:pPr>
        <w:pStyle w:val="Heading2"/>
        <w:keepLines/>
      </w:pPr>
      <w:bookmarkStart w:id="0" w:name="_Ref475980656"/>
      <w:r>
        <w:t>Formulation</w:t>
      </w:r>
      <w:bookmarkEnd w:id="0"/>
    </w:p>
    <w:p w14:paraId="75B2847B" w14:textId="53071938" w:rsidR="004D38FC" w:rsidRDefault="00176DB5" w:rsidP="004C7251">
      <w:pPr>
        <w:pStyle w:val="Paragraph"/>
      </w:pPr>
      <w:r>
        <w:t>The proposed</w:t>
      </w:r>
      <w:r w:rsidR="004D38FC">
        <w:t xml:space="preserve"> </w:t>
      </w:r>
      <w:r w:rsidR="0074255F">
        <w:t xml:space="preserve">method </w:t>
      </w:r>
      <w:r w:rsidR="004D38FC">
        <w:t>is described as follows:</w:t>
      </w:r>
    </w:p>
    <w:p w14:paraId="5C914AE8" w14:textId="052E7640" w:rsidR="004D38FC" w:rsidRDefault="004D38FC" w:rsidP="009C52B6">
      <w:pPr>
        <w:pStyle w:val="Bulletedlist"/>
        <w:numPr>
          <w:ilvl w:val="0"/>
          <w:numId w:val="6"/>
        </w:numPr>
      </w:pPr>
      <w:r>
        <w:t xml:space="preserve">Perform average-linkage hierarchical clustering </w:t>
      </w:r>
      <w:r>
        <w:fldChar w:fldCharType="begin" w:fldLock="1"/>
      </w:r>
      <w:r w:rsidR="00BA6C51">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noteIndex" : 0 }, "schema" : "https://github.com/citation-style-language/schema/raw/master/csl-citation.json" }</w:instrText>
      </w:r>
      <w:r>
        <w:fldChar w:fldCharType="separate"/>
      </w:r>
      <w:r w:rsidR="00BA6C51" w:rsidRPr="00BA6C51">
        <w:rPr>
          <w:noProof/>
        </w:rPr>
        <w:t>(Szekely and Rizzo 2005)</w:t>
      </w:r>
      <w:r>
        <w:fldChar w:fldCharType="end"/>
      </w:r>
      <w:r>
        <w:t xml:space="preserve"> of the feature set using the correlation coefficient as the dissimilarity metric.</w:t>
      </w:r>
    </w:p>
    <w:p w14:paraId="4CF39998" w14:textId="4334BFB0" w:rsidR="004D38FC" w:rsidRDefault="004D38FC" w:rsidP="009C52B6">
      <w:pPr>
        <w:pStyle w:val="Bulletedlist"/>
        <w:numPr>
          <w:ilvl w:val="0"/>
          <w:numId w:val="6"/>
        </w:numPr>
      </w:pPr>
      <w:r>
        <w:t xml:space="preserve">Select a </w:t>
      </w:r>
      <w:r w:rsidR="000B115B">
        <w:t>dissimilarity threshold at which to extract</w:t>
      </w:r>
      <w:r w:rsidR="00EA23F7">
        <w:t xml:space="preserve"> a</w:t>
      </w:r>
      <w:r w:rsidR="000B115B">
        <w:t xml:space="preserve"> </w:t>
      </w:r>
      <w:r>
        <w:t xml:space="preserve">natural number of clusters containing high correlation </w:t>
      </w:r>
      <w:r w:rsidR="00E163BD">
        <w:t xml:space="preserve">(in this study it is done </w:t>
      </w:r>
      <w:r>
        <w:t>by visual inspection of the dendrogram</w:t>
      </w:r>
      <w:r w:rsidR="00E163BD">
        <w:t xml:space="preserve">, but selection can </w:t>
      </w:r>
      <w:r w:rsidR="000B115B">
        <w:t xml:space="preserve">conceivably </w:t>
      </w:r>
      <w:r w:rsidR="00E163BD">
        <w:t>also be automated)</w:t>
      </w:r>
      <w:r>
        <w:t>.</w:t>
      </w:r>
    </w:p>
    <w:p w14:paraId="38584AF7" w14:textId="2C16094B" w:rsidR="004D38FC" w:rsidRDefault="004D38FC" w:rsidP="009C52B6">
      <w:pPr>
        <w:pStyle w:val="Bulletedlist"/>
        <w:numPr>
          <w:ilvl w:val="0"/>
          <w:numId w:val="6"/>
        </w:numPr>
      </w:pPr>
      <w:r>
        <w:lastRenderedPageBreak/>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9C52B6">
      <w:pPr>
        <w:pStyle w:val="Bulletedlist"/>
        <w:numPr>
          <w:ilvl w:val="0"/>
          <w:numId w:val="6"/>
        </w:numPr>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C7251">
      <w:pPr>
        <w:pStyle w:val="Newparagraph"/>
      </w:pPr>
    </w:p>
    <w:p w14:paraId="3756323D" w14:textId="0B310E8D" w:rsidR="00DA69AD" w:rsidRDefault="004D38FC" w:rsidP="004C7251">
      <w:pPr>
        <w:pStyle w:val="Newparagraph"/>
      </w:pPr>
      <w:r>
        <w:t xml:space="preserve">Hierarchical clustering provides a simple way of </w:t>
      </w:r>
      <w:r w:rsidR="00E5542B">
        <w:t xml:space="preserve">grouping </w:t>
      </w:r>
      <w:r>
        <w:t xml:space="preserve">features </w:t>
      </w:r>
      <w:r w:rsidR="00361263">
        <w:t xml:space="preserve">and </w:t>
      </w:r>
      <w:r>
        <w:t>does not require prior knowledge of the number of clusters</w:t>
      </w:r>
      <w:r w:rsidR="00E06262">
        <w:t xml:space="preserve"> </w:t>
      </w:r>
      <w:r w:rsidR="00E06262">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E06262">
        <w:fldChar w:fldCharType="separate"/>
      </w:r>
      <w:r w:rsidR="00BA6C51" w:rsidRPr="00BA6C51">
        <w:rPr>
          <w:noProof/>
        </w:rPr>
        <w:t>(Webb 2002)</w:t>
      </w:r>
      <w:r w:rsidR="00E06262">
        <w:fldChar w:fldCharType="end"/>
      </w:r>
      <w:r>
        <w:t xml:space="preserve">.  </w:t>
      </w:r>
      <w:r w:rsidR="008905E8">
        <w:t>The method</w:t>
      </w:r>
      <w:r>
        <w:t xml:space="preserve"> </w:t>
      </w:r>
      <w:r w:rsidR="009651B5">
        <w:t xml:space="preserve">begins </w:t>
      </w:r>
      <w:r>
        <w:t>with each individual feature in its own cluster</w:t>
      </w:r>
      <w:r w:rsidR="009651B5">
        <w:t xml:space="preserve"> and proceeds in a number of steps.  At each step, </w:t>
      </w:r>
      <w:r>
        <w:t xml:space="preserve">the pair of clusters that minimise a </w:t>
      </w:r>
      <w:r w:rsidR="00984850">
        <w:t xml:space="preserve">cluster </w:t>
      </w:r>
      <w:r w:rsidR="00031908">
        <w:t xml:space="preserve">dissimilarity </w:t>
      </w:r>
      <w:r>
        <w:t xml:space="preserve">criterion are merged </w:t>
      </w:r>
      <w:r w:rsidR="009651B5">
        <w:t>into a single cluster</w:t>
      </w:r>
      <w:r>
        <w:t xml:space="preserve">.  </w:t>
      </w:r>
      <w:r w:rsidR="00984850">
        <w:t xml:space="preserve">The hierarchy of clusters can be graphically represented with a dendrogram </w:t>
      </w:r>
      <w:r w:rsidR="00984850">
        <w:fldChar w:fldCharType="begin" w:fldLock="1"/>
      </w:r>
      <w:r w:rsidR="00BA6C51">
        <w:instrText>ADDIN CSL_CITATION { "citationItems" : [ { "id" : "ITEM-1", "itemData" : { "URL" : "https://www.mathworks.com/help/stats/hierarchical-clustering.html", "accessed" : { "date-parts" : [ [ "2017", "3", "1" ] ] }, "author" : [ { "dropping-particle" : "", "family" : "MathWorks", "given" : "", "non-dropping-particle" : "", "parse-names" : false, "suffix" : "" } ], "container-title" : "Matlab Documentation", "id" : "ITEM-1", "issued" : { "date-parts" : [ [ "2016" ] ] }, "title" : "Hierarchical Clustering - Statistics and Machine Learning Toolbox", "type" : "webpage" }, "uris" : [ "http://www.mendeley.com/documents/?uuid=53b9de2f-93e9-3173-adaa-37eba080fd8d" ] } ], "mendeley" : { "formattedCitation" : "(MathWorks 2016)", "plainTextFormattedCitation" : "(MathWorks 2016)", "previouslyFormattedCitation" : "(MathWorks 2016)" }, "properties" : { "noteIndex" : 0 }, "schema" : "https://github.com/citation-style-language/schema/raw/master/csl-citation.json" }</w:instrText>
      </w:r>
      <w:r w:rsidR="00984850">
        <w:fldChar w:fldCharType="separate"/>
      </w:r>
      <w:r w:rsidR="00BA6C51" w:rsidRPr="00BA6C51">
        <w:rPr>
          <w:noProof/>
        </w:rPr>
        <w:t>(MathWorks 2016)</w:t>
      </w:r>
      <w:r w:rsidR="00984850">
        <w:fldChar w:fldCharType="end"/>
      </w:r>
      <w:r w:rsidR="00054B4E">
        <w:t>, as illustrated</w:t>
      </w:r>
      <w:r w:rsidR="00984850">
        <w:t xml:space="preserve"> </w:t>
      </w:r>
      <w:r w:rsidR="00054B4E">
        <w:t>with an</w:t>
      </w:r>
      <w:r w:rsidR="00984850">
        <w:t xml:space="preserve"> example in </w:t>
      </w:r>
      <w:r w:rsidR="00984850">
        <w:fldChar w:fldCharType="begin"/>
      </w:r>
      <w:r w:rsidR="00984850">
        <w:instrText xml:space="preserve"> REF _Ref466974803 \h </w:instrText>
      </w:r>
      <w:r w:rsidR="00984850">
        <w:fldChar w:fldCharType="separate"/>
      </w:r>
      <w:r w:rsidR="00FD6200">
        <w:t xml:space="preserve">Figure </w:t>
      </w:r>
      <w:r w:rsidR="00FD6200">
        <w:rPr>
          <w:noProof/>
        </w:rPr>
        <w:t>1</w:t>
      </w:r>
      <w:r w:rsidR="00984850">
        <w:fldChar w:fldCharType="end"/>
      </w:r>
      <w:r w:rsidR="00984850">
        <w:t xml:space="preserve">.  </w:t>
      </w:r>
      <w:r w:rsidR="00054B4E">
        <w:t>The inverted U-shaped lines show which clusters are combined into new clusters</w:t>
      </w:r>
      <w:r w:rsidR="008256FC">
        <w:t xml:space="preserve"> at each step</w:t>
      </w:r>
      <w:r w:rsidR="00054B4E">
        <w:t xml:space="preserve">.  The height of the horizontal line indicates the magnitude of the dissimilarity between clusters.  </w:t>
      </w:r>
    </w:p>
    <w:p w14:paraId="17025472" w14:textId="77777777" w:rsidR="00DA69AD" w:rsidRDefault="00DA69AD" w:rsidP="004C7251">
      <w:pPr>
        <w:pStyle w:val="Newparagraph"/>
      </w:pPr>
    </w:p>
    <w:p w14:paraId="6A4E3094" w14:textId="6D361347" w:rsidR="00B72E9A" w:rsidRDefault="008905E8" w:rsidP="004C7251">
      <w:pPr>
        <w:pStyle w:val="Newparagraph"/>
      </w:pPr>
      <w:r>
        <w:t>The average</w:t>
      </w:r>
      <w:r w:rsidR="00F42BC8">
        <w:t>-</w:t>
      </w:r>
      <w:r>
        <w:t>linkage criterion</w:t>
      </w:r>
      <w:r w:rsidR="008256FC">
        <w:t xml:space="preserve"> was used to measure cluster dissimilarity.  This</w:t>
      </w:r>
      <w:r w:rsidR="00E62FE6">
        <w:t xml:space="preserve"> is the average of the pairwise distances between the objects in </w:t>
      </w:r>
      <w:r w:rsidR="00F03FEB">
        <w:t xml:space="preserve">the </w:t>
      </w:r>
      <w:r w:rsidR="00E62FE6">
        <w:t>two clusters</w:t>
      </w:r>
      <w:r w:rsidR="00984850">
        <w:t xml:space="preserve">.  </w:t>
      </w:r>
      <w:r w:rsidR="00E62FE6">
        <w:t xml:space="preserve">The </w:t>
      </w:r>
      <w:r w:rsidR="00E954AD">
        <w:t xml:space="preserve">pairwise </w:t>
      </w:r>
      <w:r w:rsidR="00E62FE6">
        <w:t>object distance</w:t>
      </w:r>
      <w:r w:rsidR="00DB6CD3">
        <w:t>s</w:t>
      </w:r>
      <w:r w:rsidR="00E62FE6">
        <w:t xml:space="preserve"> </w:t>
      </w:r>
      <w:r w:rsidR="00DB6CD3">
        <w:t xml:space="preserve">were </w:t>
      </w:r>
      <w:r w:rsidR="009A7D00">
        <w:t>calculated</w:t>
      </w:r>
      <w:r w:rsidR="00E62FE6">
        <w:t xml:space="preserve"> as </w:t>
      </w:r>
      <m:oMath>
        <m:d>
          <m:dPr>
            <m:begChr m:val="|"/>
            <m:endChr m:val="|"/>
            <m:ctrlPr>
              <w:rPr>
                <w:rFonts w:ascii="Cambria Math" w:hAnsi="Cambria Math"/>
                <w:i/>
              </w:rPr>
            </m:ctrlPr>
          </m:dPr>
          <m:e>
            <m:r>
              <w:rPr>
                <w:rFonts w:ascii="Cambria Math" w:hAnsi="Cambria Math"/>
              </w:rPr>
              <m:t>1-ρ</m:t>
            </m:r>
          </m:e>
        </m:d>
      </m:oMath>
      <w:r w:rsidR="009A7D00">
        <w:t xml:space="preserve"> ,</w:t>
      </w:r>
      <w:r w:rsidR="00E62FE6">
        <w:t xml:space="preserve"> where </w:t>
      </w:r>
      <m:oMath>
        <m:r>
          <w:rPr>
            <w:rFonts w:ascii="Cambria Math" w:hAnsi="Cambria Math"/>
          </w:rPr>
          <m:t>ρ</m:t>
        </m:r>
      </m:oMath>
      <w:r w:rsidR="00E62FE6" w:rsidDel="00E62FE6">
        <w:t xml:space="preserve"> </w:t>
      </w:r>
      <w:r w:rsidR="00E62FE6">
        <w:t xml:space="preserve"> is the Pearson correlation coefficie</w:t>
      </w:r>
      <w:r w:rsidR="00E954AD">
        <w:t>n</w:t>
      </w:r>
      <w:r w:rsidR="00E62FE6">
        <w:t xml:space="preserve">t </w:t>
      </w:r>
      <w:r w:rsidR="00E954AD">
        <w:t xml:space="preserve">between two objects.  </w:t>
      </w:r>
      <w:r w:rsidR="004D38FC">
        <w:t xml:space="preserve">Cluster stability and strength of correlation within each cluster are the key factors to consider when choosing the number of clusters and can be visually interpreted from the dendrogram.  </w:t>
      </w:r>
      <w:r w:rsidR="00984850">
        <w:t>I</w:t>
      </w:r>
      <w:r w:rsidR="00C82720">
        <w:t xml:space="preserve">n </w:t>
      </w:r>
      <w:r w:rsidR="00C82720">
        <w:fldChar w:fldCharType="begin"/>
      </w:r>
      <w:r w:rsidR="00C82720">
        <w:instrText xml:space="preserve"> REF _Ref466974803 \h </w:instrText>
      </w:r>
      <w:r w:rsidR="00C82720">
        <w:fldChar w:fldCharType="separate"/>
      </w:r>
      <w:r w:rsidR="00FD6200">
        <w:t xml:space="preserve">Figure </w:t>
      </w:r>
      <w:r w:rsidR="00FD6200">
        <w:rPr>
          <w:noProof/>
        </w:rPr>
        <w:t>1</w:t>
      </w:r>
      <w:r w:rsidR="00C82720">
        <w:fldChar w:fldCharType="end"/>
      </w:r>
      <w:r w:rsidR="00984850">
        <w:t>,</w:t>
      </w:r>
      <w:r w:rsidR="009F4EC4">
        <w:t xml:space="preserve"> </w:t>
      </w:r>
      <w:r w:rsidR="00054B4E">
        <w:t xml:space="preserve">the </w:t>
      </w:r>
      <w:r w:rsidR="003810DD">
        <w:t xml:space="preserve">dotted line shows </w:t>
      </w:r>
      <w:r w:rsidR="00EB4B1E">
        <w:t>a</w:t>
      </w:r>
      <w:r w:rsidR="00E5542B">
        <w:t>n example</w:t>
      </w:r>
      <w:r w:rsidR="003810DD">
        <w:t xml:space="preserve"> </w:t>
      </w:r>
      <w:r w:rsidR="00031908">
        <w:t>dissimilarity threshold</w:t>
      </w:r>
      <w:r w:rsidR="003810DD">
        <w:t xml:space="preserve"> </w:t>
      </w:r>
      <w:r w:rsidR="00031908">
        <w:t>at which</w:t>
      </w:r>
      <w:r w:rsidR="003810DD">
        <w:t xml:space="preserve"> to extract clusters</w:t>
      </w:r>
      <w:r w:rsidR="00031908">
        <w:t xml:space="preserve"> from the hierarchy</w:t>
      </w:r>
      <w:r w:rsidR="003810DD">
        <w:t xml:space="preserve">.  At this </w:t>
      </w:r>
      <w:r w:rsidR="00980E9E">
        <w:t>threshold</w:t>
      </w:r>
      <w:r w:rsidR="003810DD">
        <w:t xml:space="preserve">, the clusters are highly correlated (i.e. the </w:t>
      </w:r>
      <w:r w:rsidR="00031908">
        <w:t>dissimilarity</w:t>
      </w:r>
      <w:r w:rsidR="003810DD">
        <w:t xml:space="preserve"> is small) and the cluster contents are </w:t>
      </w:r>
      <w:r w:rsidR="00D102D6">
        <w:t>stable</w:t>
      </w:r>
      <w:r w:rsidR="003810DD">
        <w:t xml:space="preserve"> (i.e. the next level in the hierarchy only occurs at a substantially larger </w:t>
      </w:r>
      <w:r w:rsidR="00031908">
        <w:t>dissimilarity</w:t>
      </w:r>
      <w:r w:rsidR="003810DD">
        <w:t xml:space="preserve">).  </w:t>
      </w:r>
    </w:p>
    <w:p w14:paraId="372C4D1B" w14:textId="77777777" w:rsidR="00AF313A" w:rsidRDefault="00AF313A" w:rsidP="004C7251">
      <w:pPr>
        <w:pStyle w:val="Newparagraph"/>
      </w:pPr>
    </w:p>
    <w:p w14:paraId="2D9E05BF" w14:textId="3E38CD99" w:rsidR="00B72E9A" w:rsidRDefault="00D102D6" w:rsidP="004D38FC">
      <w:pPr>
        <w:spacing w:line="360" w:lineRule="auto"/>
        <w:jc w:val="both"/>
      </w:pPr>
      <w:r>
        <w:rPr>
          <w:noProof/>
        </w:rPr>
        <w:lastRenderedPageBreak/>
        <w:drawing>
          <wp:inline distT="0" distB="0" distL="0" distR="0" wp14:anchorId="24344E6F" wp14:editId="78A90602">
            <wp:extent cx="4265895" cy="2151380"/>
            <wp:effectExtent l="0" t="0" r="190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gDendrogram.png"/>
                    <pic:cNvPicPr/>
                  </pic:nvPicPr>
                  <pic:blipFill>
                    <a:blip r:embed="rId10">
                      <a:extLst>
                        <a:ext uri="{28A0092B-C50C-407E-A947-70E740481C1C}">
                          <a14:useLocalDpi xmlns:a14="http://schemas.microsoft.com/office/drawing/2010/main" val="0"/>
                        </a:ext>
                      </a:extLst>
                    </a:blip>
                    <a:stretch>
                      <a:fillRect/>
                    </a:stretch>
                  </pic:blipFill>
                  <pic:spPr>
                    <a:xfrm>
                      <a:off x="0" y="0"/>
                      <a:ext cx="4290755" cy="2163918"/>
                    </a:xfrm>
                    <a:prstGeom prst="rect">
                      <a:avLst/>
                    </a:prstGeom>
                  </pic:spPr>
                </pic:pic>
              </a:graphicData>
            </a:graphic>
          </wp:inline>
        </w:drawing>
      </w:r>
    </w:p>
    <w:p w14:paraId="357BBA21" w14:textId="09449E90" w:rsidR="00C82720" w:rsidRDefault="00C82720" w:rsidP="0098136D">
      <w:pPr>
        <w:pStyle w:val="Figurecaption"/>
      </w:pPr>
      <w:bookmarkStart w:id="1" w:name="_Ref466974803"/>
      <w:r>
        <w:t xml:space="preserve">Figure </w:t>
      </w:r>
      <w:r>
        <w:fldChar w:fldCharType="begin"/>
      </w:r>
      <w:r>
        <w:instrText xml:space="preserve"> SEQ Figure \* ARABIC </w:instrText>
      </w:r>
      <w:r>
        <w:fldChar w:fldCharType="separate"/>
      </w:r>
      <w:r w:rsidR="00FD6200">
        <w:rPr>
          <w:noProof/>
        </w:rPr>
        <w:t>1</w:t>
      </w:r>
      <w:r>
        <w:fldChar w:fldCharType="end"/>
      </w:r>
      <w:bookmarkEnd w:id="1"/>
      <w:r w:rsidR="00921513">
        <w:t>.</w:t>
      </w:r>
      <w:r>
        <w:t xml:space="preserve"> </w:t>
      </w:r>
      <w:r w:rsidR="00921513">
        <w:t xml:space="preserve"> </w:t>
      </w:r>
      <w:r>
        <w:t xml:space="preserve">Example dendrogram showing </w:t>
      </w:r>
      <w:r w:rsidR="009F4EC4">
        <w:t xml:space="preserve">chosen </w:t>
      </w:r>
      <w:r w:rsidR="00D102D6">
        <w:t>threshold</w:t>
      </w:r>
      <w:r>
        <w:t xml:space="preserve"> at which to extract clusters</w:t>
      </w:r>
    </w:p>
    <w:p w14:paraId="20CA31D1" w14:textId="77777777" w:rsidR="00DB2C16" w:rsidRDefault="00DB2C16" w:rsidP="0098136D">
      <w:pPr>
        <w:pStyle w:val="Newparagraph"/>
      </w:pPr>
    </w:p>
    <w:p w14:paraId="0F8777BE" w14:textId="48AA1FFD" w:rsidR="00EB77E7" w:rsidRDefault="00B161B2" w:rsidP="0098136D">
      <w:pPr>
        <w:pStyle w:val="Newparagrap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BA6C51">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noteIndex" : 0 }, "schema" : "https://github.com/citation-style-language/schema/raw/master/csl-citation.json" }</w:instrText>
      </w:r>
      <w:r w:rsidR="00EB77E7">
        <w:fldChar w:fldCharType="separate"/>
      </w:r>
      <w:r w:rsidR="00BA6C51" w:rsidRPr="00BA6C51">
        <w:rPr>
          <w:noProof/>
        </w:rPr>
        <w:t>(Hand and Yu 2001)</w:t>
      </w:r>
      <w:r w:rsidR="00EB77E7">
        <w:fldChar w:fldCharType="end"/>
      </w:r>
      <w:r w:rsidR="00EB77E7">
        <w:t>.  The “</w:t>
      </w:r>
      <w:r w:rsidR="005122E9">
        <w:t>naive</w:t>
      </w:r>
      <w:r w:rsidR="00EB77E7">
        <w:t xml:space="preserve">” assumption of feature independence is of no consequence when testing individual features.  </w:t>
      </w:r>
    </w:p>
    <w:p w14:paraId="13D7368A" w14:textId="77777777" w:rsidR="00EB77E7" w:rsidRDefault="00EB77E7" w:rsidP="0098136D">
      <w:pPr>
        <w:pStyle w:val="Newparagraph"/>
      </w:pPr>
    </w:p>
    <w:p w14:paraId="76F3F0C1" w14:textId="780DF8EE" w:rsidR="00BC09E0" w:rsidRDefault="00B72E9A" w:rsidP="0098136D">
      <w:pPr>
        <w:pStyle w:val="Newparagrap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B421C4">
        <w:fldChar w:fldCharType="separate"/>
      </w:r>
      <w:r w:rsidR="00BA6C51" w:rsidRPr="00BA6C51">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0705B8" w14:paraId="58493A26" w14:textId="77777777" w:rsidTr="000705B8">
        <w:trPr>
          <w:trHeight w:val="1135"/>
        </w:trPr>
        <w:tc>
          <w:tcPr>
            <w:tcW w:w="4750" w:type="pct"/>
            <w:vAlign w:val="center"/>
          </w:tcPr>
          <w:p w14:paraId="0972D30E" w14:textId="0AAFFD3D" w:rsidR="000705B8" w:rsidRPr="000705B8" w:rsidRDefault="000705B8" w:rsidP="00D22A1B">
            <w:pPr>
              <w:pStyle w:val="Displayedequation"/>
            </w:pPr>
            <m:oMathPara>
              <m:oMathParaPr>
                <m:jc m:val="center"/>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cr m:val="script"/>
                        <m:sty m:val="p"/>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cr m:val="script"/>
                            <m:sty m:val="p"/>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250" w:type="pct"/>
            <w:vAlign w:val="center"/>
          </w:tcPr>
          <w:p w14:paraId="51DE4D53" w14:textId="77777777" w:rsidR="000705B8" w:rsidRPr="003B5532" w:rsidRDefault="000705B8" w:rsidP="00D22A1B">
            <w:pPr>
              <w:pStyle w:val="Displayedequation"/>
            </w:pPr>
            <w:bookmarkStart w:id="2" w:name="_Ref463338697"/>
            <w:bookmarkStart w:id="3" w:name="_Ref463338703"/>
            <w:r w:rsidRPr="003B5532">
              <w:t>(</w:t>
            </w:r>
            <w:r>
              <w:fldChar w:fldCharType="begin"/>
            </w:r>
            <w:r>
              <w:instrText xml:space="preserve"> SEQ MyEquation \* ARABIC </w:instrText>
            </w:r>
            <w:r>
              <w:fldChar w:fldCharType="separate"/>
            </w:r>
            <w:r w:rsidR="00FD6200">
              <w:rPr>
                <w:noProof/>
              </w:rPr>
              <w:t>1</w:t>
            </w:r>
            <w:r>
              <w:fldChar w:fldCharType="end"/>
            </w:r>
            <w:bookmarkEnd w:id="2"/>
            <w:r w:rsidRPr="003B5532">
              <w:t>)</w:t>
            </w:r>
            <w:bookmarkEnd w:id="3"/>
          </w:p>
        </w:tc>
      </w:tr>
    </w:tbl>
    <w:p w14:paraId="6AA4B7B1" w14:textId="3B0DDEE6" w:rsidR="00B06AD2" w:rsidRDefault="00D20FA3" w:rsidP="00921513">
      <w:pPr>
        <w:pStyle w:val="Newparagraph"/>
      </w:pPr>
      <w:r>
        <w:t xml:space="preserve">The </w:t>
      </w:r>
      <w:r w:rsidR="00957D6D">
        <w:t>MI</w:t>
      </w:r>
      <w:r>
        <w:t xml:space="preserve"> between a feature and the class labels gives a useful indication of that feature’s relevance or importance </w:t>
      </w:r>
      <w:r>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fldChar w:fldCharType="separate"/>
      </w:r>
      <w:r w:rsidR="00BA6C51" w:rsidRPr="00BA6C51">
        <w:rPr>
          <w:noProof/>
        </w:rPr>
        <w:t>(Brown et al. 2012)</w:t>
      </w:r>
      <w:r>
        <w:fldChar w:fldCharType="end"/>
      </w:r>
      <w:r>
        <w:t xml:space="preserve">.  </w:t>
      </w:r>
      <w:r w:rsidR="00B06AD2">
        <w:t>The probability distributions in Equation</w:t>
      </w:r>
      <w:r w:rsidR="007414B8">
        <w:t xml:space="preserve"> </w:t>
      </w:r>
      <w:r w:rsidR="007414B8">
        <w:fldChar w:fldCharType="begin"/>
      </w:r>
      <w:r w:rsidR="007414B8">
        <w:instrText xml:space="preserve"> REF _Ref463338703 \h </w:instrText>
      </w:r>
      <w:r w:rsidR="007414B8">
        <w:fldChar w:fldCharType="separate"/>
      </w:r>
      <w:r w:rsidR="00FD6200" w:rsidRPr="003B5532">
        <w:t>(</w:t>
      </w:r>
      <w:r w:rsidR="00FD6200">
        <w:rPr>
          <w:noProof/>
        </w:rPr>
        <w:t>1</w:t>
      </w:r>
      <w:r w:rsidR="00FD6200" w:rsidRPr="003B5532">
        <w:t>)</w:t>
      </w:r>
      <w:r w:rsidR="007414B8">
        <w:fldChar w:fldCharType="end"/>
      </w:r>
      <w:r w:rsidR="00B06AD2">
        <w:t xml:space="preserve"> are not known and are estimated using histograms.</w:t>
      </w:r>
    </w:p>
    <w:p w14:paraId="0937631B" w14:textId="77777777" w:rsidR="004D38FC" w:rsidRDefault="004D38FC" w:rsidP="00921513">
      <w:pPr>
        <w:pStyle w:val="Newparagraph"/>
      </w:pPr>
    </w:p>
    <w:p w14:paraId="691B0BB3" w14:textId="78928F65" w:rsidR="004D38FC" w:rsidRPr="004D38FC" w:rsidRDefault="004D38FC" w:rsidP="00921513">
      <w:pPr>
        <w:pStyle w:val="Newparagraph"/>
      </w:pPr>
      <w:r>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rsidR="00BA6C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A6C51" w:rsidRPr="00BA6C51">
        <w:rPr>
          <w:noProof/>
        </w:rPr>
        <w:t>(Bishop 2003)</w:t>
      </w:r>
      <w:r>
        <w:fldChar w:fldCharType="end"/>
      </w:r>
      <w:r>
        <w:t xml:space="preserve">.  </w:t>
      </w:r>
    </w:p>
    <w:p w14:paraId="4D9CC0EC" w14:textId="56C38D95" w:rsidR="00416694" w:rsidRDefault="001577CE" w:rsidP="00CD0706">
      <w:pPr>
        <w:pStyle w:val="Heading2"/>
      </w:pPr>
      <w:bookmarkStart w:id="4" w:name="_Ref453592367"/>
      <w:bookmarkStart w:id="5" w:name="_Ref464223017"/>
      <w:r>
        <w:t xml:space="preserve">Data </w:t>
      </w:r>
      <w:bookmarkEnd w:id="4"/>
      <w:r w:rsidR="004D3E92">
        <w:t>Sets</w:t>
      </w:r>
      <w:bookmarkEnd w:id="5"/>
    </w:p>
    <w:p w14:paraId="1B704381" w14:textId="46131864" w:rsidR="00F14F57" w:rsidRDefault="009207E1" w:rsidP="00921513">
      <w:pPr>
        <w:pStyle w:val="Paragrap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FD6200">
        <w:t xml:space="preserve">Table </w:t>
      </w:r>
      <w:r w:rsidR="00FD6200">
        <w:rPr>
          <w:noProof/>
        </w:rPr>
        <w:t>1</w:t>
      </w:r>
      <w:r w:rsidR="00A81733">
        <w:fldChar w:fldCharType="end"/>
      </w:r>
      <w:r w:rsidR="00A81733">
        <w:t xml:space="preserve">. </w:t>
      </w:r>
      <w:r w:rsidR="002703F2">
        <w:t xml:space="preserve"> The “difficulty” in the last column is calculated as </w:t>
      </w:r>
      <m:oMath>
        <m:r>
          <w:rPr>
            <w:rFonts w:ascii="Cambria Math" w:hAnsi="Cambria Math"/>
          </w:rPr>
          <m:t>N/(mc)</m:t>
        </m:r>
      </m:oMath>
      <w:r w:rsidR="00AB6411">
        <w:t xml:space="preserve">, as in </w:t>
      </w:r>
      <w:r w:rsidR="00AB6411">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921513">
      <w:pPr>
        <w:pStyle w:val="Newparagraph"/>
      </w:pPr>
    </w:p>
    <w:p w14:paraId="6BE3321F" w14:textId="4EDBAB29" w:rsidR="00D53EA0" w:rsidRDefault="00F14F57" w:rsidP="00921513">
      <w:pPr>
        <w:pStyle w:val="Newparagrap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lastRenderedPageBreak/>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921513">
      <w:pPr>
        <w:pStyle w:val="Newparagraph"/>
      </w:pPr>
    </w:p>
    <w:p w14:paraId="0CA69F75" w14:textId="4F0A3899" w:rsidR="00416694" w:rsidRDefault="00CF4F7C" w:rsidP="00921513">
      <w:pPr>
        <w:pStyle w:val="Newparagrap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BA6C51">
        <w:instrText>ADDIN CSL_CITATION { "citationItems" : [ { "id" : "ITEM-1", "itemData" : { "URL" : "http://archive.ics.uci.edu/ml", "author" : [ { "dropping-particle" : "", "family" : "Lichman", "given" : "M", "non-dropping-particle" : "", "parse-names" : false, "suffix" : "" } ], "id" : "ITEM-1", "issued" : { "date-parts" : [ [ "2013" ] ] }, "title" : "UCI Machine learning repository", "type" : "webpage" }, "uris" : [ "http://www.mendeley.com/documents/?uuid=2c2c8372-c763-4e92-a16c-621ddcfc8462" ] } ], "mendeley" : { "formattedCitation" : "(Lichman 2013)", "plainTextFormattedCitation" : "(Lichman 2013)", "previouslyFormattedCitation" : "(Lichman 2013)" }, "properties" : { "noteIndex" : 0 }, "schema" : "https://github.com/citation-style-language/schema/raw/master/csl-citation.json" }</w:instrText>
      </w:r>
      <w:r w:rsidR="00034B46">
        <w:fldChar w:fldCharType="separate"/>
      </w:r>
      <w:r w:rsidR="00BA6C51" w:rsidRPr="00BA6C51">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BA6C51">
        <w:instrText>ADDIN CSL_CITATION { "citationItems" : [ { "id" : "ITEM-1", "itemData" : { "DOI" : "10.1016/j.isprsjprs.2013.05.008", "ISSN" : "09242716", "author" : [ { "dropping-particle" : "", "family" : "Johnson", "given" : "Brian", "non-dropping-particle" : "", "parse-names" : false, "suffix" : "" }, { "dropping-particle" : "", "family" : "Xie", "given" : "Zhixiao", "non-dropping-particle" : "", "parse-names" : false, "suffix" : "" } ], "container-title" : "ISPRS Journal of Photogrammetry and Remote Sensing", "id" : "ITEM-1", "issued" : { "date-parts" : [ [ "2013", "9" ] ] }, "page" : "40-49", "title" : "Classifying a high resolution image of an urban area using super-object information", "type" : "article-journal", "volume" : "83" }, "uris" : [ "http://www.mendeley.com/documents/?uuid=822a7417-deff-38f9-9b56-e4e78d026df1" ] } ], "mendeley" : { "formattedCitation" : "(Johnson and Xie 2013)", "plainTextFormattedCitation" : "(Johnson and Xie 2013)", "previouslyFormattedCitation" : "(Johnson and Xie 2013)" }, "properties" : { "noteIndex" : 0 }, "schema" : "https://github.com/citation-style-language/schema/raw/master/csl-citation.json" }</w:instrText>
      </w:r>
      <w:r w:rsidR="001C608E">
        <w:fldChar w:fldCharType="separate"/>
      </w:r>
      <w:r w:rsidR="00BA6C51" w:rsidRPr="00BA6C51">
        <w:rPr>
          <w:noProof/>
        </w:rPr>
        <w:t>(Johnson and Xie 2013)</w:t>
      </w:r>
      <w:r w:rsidR="001C608E">
        <w:fldChar w:fldCharType="end"/>
      </w:r>
      <w:r w:rsidR="008A52DF">
        <w:t xml:space="preserve">.  </w:t>
      </w:r>
    </w:p>
    <w:p w14:paraId="78C9BA34" w14:textId="77777777" w:rsidR="009207E1" w:rsidRDefault="009207E1" w:rsidP="00921513">
      <w:pPr>
        <w:pStyle w:val="Newparagraph"/>
      </w:pPr>
    </w:p>
    <w:p w14:paraId="62309689" w14:textId="3FCD552F" w:rsidR="00F35F37" w:rsidRDefault="00F35F37" w:rsidP="00921513">
      <w:pPr>
        <w:pStyle w:val="Newparagrap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BA6C51">
        <w:instrText>ADDIN CSL_CITATION { "citationItems" : [ { "id" : "ITEM-1", "itemData" : { "URL" : "http://www.ehu.eus/ccwintco/index.php?title=Hyperspectral_Remote_Sensing_Scenes", "author" : [ { "dropping-particle" : "", "family" : "GIC", "given" : "", "non-dropping-particle" : "", "parse-names" : false, "suffix" : "" } ], "id" : "ITEM-1", "issued" : { "date-parts" : [ [ "2014" ] ] }, "title" : "Hyperspectral Remote Sensing Scenes", "type" : "webpage" }, "uris" : [ "http://www.mendeley.com/documents/?uuid=e9a43a34-a95c-38c2-b15c-2375a07c6f7f" ] } ], "mendeley" : { "formattedCitation" : "(GIC 2014)", "plainTextFormattedCitation" : "(GIC 2014)", "previouslyFormattedCitation" : "(GIC 2014)" }, "properties" : { "noteIndex" : 0 }, "schema" : "https://github.com/citation-style-language/schema/raw/master/csl-citation.json" }</w:instrText>
      </w:r>
      <w:r w:rsidR="00E44452">
        <w:fldChar w:fldCharType="separate"/>
      </w:r>
      <w:r w:rsidR="00BA6C51" w:rsidRPr="00BA6C51">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257E2BD6" w14:textId="77777777" w:rsidR="00E44452" w:rsidRDefault="00E44452" w:rsidP="00921513">
      <w:pPr>
        <w:pStyle w:val="Newparagraph"/>
      </w:pPr>
    </w:p>
    <w:p w14:paraId="21A4E716" w14:textId="56EF1AF5" w:rsidR="00851D86" w:rsidRDefault="00851D86" w:rsidP="00921513">
      <w:pPr>
        <w:pStyle w:val="Tabletitle"/>
        <w:keepNext/>
        <w:keepLines/>
      </w:pPr>
      <w:bookmarkStart w:id="6" w:name="_Ref463953775"/>
      <w:r>
        <w:lastRenderedPageBreak/>
        <w:t xml:space="preserve">Table </w:t>
      </w:r>
      <w:r>
        <w:fldChar w:fldCharType="begin"/>
      </w:r>
      <w:r>
        <w:instrText xml:space="preserve"> SEQ Table \* ARABIC </w:instrText>
      </w:r>
      <w:r>
        <w:fldChar w:fldCharType="separate"/>
      </w:r>
      <w:r w:rsidR="00FD6200">
        <w:rPr>
          <w:noProof/>
        </w:rPr>
        <w:t>1</w:t>
      </w:r>
      <w:r>
        <w:fldChar w:fldCharType="end"/>
      </w:r>
      <w:bookmarkEnd w:id="6"/>
      <w:r w:rsidR="00921513">
        <w:t xml:space="preserve">.  </w:t>
      </w:r>
      <w:r>
        <w:t>Data sets</w:t>
      </w:r>
    </w:p>
    <w:tbl>
      <w:tblPr>
        <w:tblStyle w:val="MyThesisTable"/>
        <w:tblW w:w="0" w:type="auto"/>
        <w:tblLayout w:type="fixed"/>
        <w:tblLook w:val="01E0" w:firstRow="1" w:lastRow="1" w:firstColumn="1" w:lastColumn="1" w:noHBand="0" w:noVBand="0"/>
      </w:tblPr>
      <w:tblGrid>
        <w:gridCol w:w="1560"/>
        <w:gridCol w:w="992"/>
        <w:gridCol w:w="992"/>
        <w:gridCol w:w="992"/>
        <w:gridCol w:w="851"/>
        <w:gridCol w:w="992"/>
      </w:tblGrid>
      <w:tr w:rsidR="008F50AB" w:rsidRPr="0002729A" w14:paraId="27214FAA" w14:textId="2D11E618" w:rsidTr="00C04F49">
        <w:trPr>
          <w:cnfStyle w:val="100000000000" w:firstRow="1" w:lastRow="0" w:firstColumn="0" w:lastColumn="0" w:oddVBand="0" w:evenVBand="0" w:oddHBand="0" w:evenHBand="0" w:firstRowFirstColumn="0" w:firstRowLastColumn="0" w:lastRowFirstColumn="0" w:lastRowLastColumn="0"/>
        </w:trPr>
        <w:tc>
          <w:tcPr>
            <w:tcW w:w="1560" w:type="dxa"/>
            <w:tcBorders>
              <w:right w:val="single" w:sz="4" w:space="0" w:color="auto"/>
            </w:tcBorders>
          </w:tcPr>
          <w:p w14:paraId="4E41F927" w14:textId="0F869736" w:rsidR="008F50AB" w:rsidRPr="00193B06" w:rsidRDefault="008F50AB" w:rsidP="00921513">
            <w:pPr>
              <w:pStyle w:val="1TableText"/>
              <w:tabs>
                <w:tab w:val="num" w:pos="993"/>
              </w:tabs>
              <w:jc w:val="center"/>
            </w:pPr>
            <w:r w:rsidRPr="00193B06">
              <w:t>Name</w:t>
            </w:r>
          </w:p>
        </w:tc>
        <w:tc>
          <w:tcPr>
            <w:tcW w:w="992" w:type="dxa"/>
            <w:tcBorders>
              <w:left w:val="single" w:sz="4" w:space="0" w:color="auto"/>
              <w:right w:val="single" w:sz="4" w:space="0" w:color="auto"/>
            </w:tcBorders>
          </w:tcPr>
          <w:p w14:paraId="540035EB" w14:textId="0048A42B" w:rsidR="008F50AB" w:rsidRPr="00193B06" w:rsidRDefault="008F50AB" w:rsidP="00921513">
            <w:pPr>
              <w:pStyle w:val="1TableText"/>
              <w:tabs>
                <w:tab w:val="num" w:pos="993"/>
              </w:tabs>
            </w:pPr>
            <w:r>
              <w:t>Abbrev.</w:t>
            </w:r>
          </w:p>
        </w:tc>
        <w:tc>
          <w:tcPr>
            <w:tcW w:w="992" w:type="dxa"/>
            <w:tcBorders>
              <w:left w:val="single" w:sz="4" w:space="0" w:color="auto"/>
              <w:right w:val="single" w:sz="4" w:space="0" w:color="auto"/>
            </w:tcBorders>
          </w:tcPr>
          <w:p w14:paraId="1E4C196E" w14:textId="0E9CD1F3" w:rsidR="008F50AB" w:rsidRDefault="008F50AB" w:rsidP="00921513">
            <w:pPr>
              <w:pStyle w:val="1TableText"/>
              <w:tabs>
                <w:tab w:val="num" w:pos="993"/>
              </w:tabs>
            </w:pPr>
            <w:r>
              <w:t>Features</w:t>
            </w:r>
          </w:p>
        </w:tc>
        <w:tc>
          <w:tcPr>
            <w:tcW w:w="992" w:type="dxa"/>
            <w:tcBorders>
              <w:left w:val="single" w:sz="4" w:space="0" w:color="auto"/>
              <w:right w:val="single" w:sz="4" w:space="0" w:color="auto"/>
            </w:tcBorders>
          </w:tcPr>
          <w:p w14:paraId="02B2F252" w14:textId="56AD9F31" w:rsidR="008F50AB" w:rsidRDefault="006E34FA" w:rsidP="00921513">
            <w:pPr>
              <w:pStyle w:val="1TableText"/>
              <w:tabs>
                <w:tab w:val="num" w:pos="993"/>
              </w:tabs>
            </w:pPr>
            <w:r>
              <w:t>Objects</w:t>
            </w:r>
          </w:p>
        </w:tc>
        <w:tc>
          <w:tcPr>
            <w:tcW w:w="851" w:type="dxa"/>
            <w:tcBorders>
              <w:left w:val="single" w:sz="4" w:space="0" w:color="auto"/>
            </w:tcBorders>
          </w:tcPr>
          <w:p w14:paraId="61338731" w14:textId="5D9E2FF4" w:rsidR="008F50AB" w:rsidRDefault="008F50AB" w:rsidP="00921513">
            <w:pPr>
              <w:pStyle w:val="1TableText"/>
              <w:tabs>
                <w:tab w:val="num" w:pos="993"/>
              </w:tabs>
            </w:pPr>
            <w:r>
              <w:t>Classes</w:t>
            </w:r>
          </w:p>
        </w:tc>
        <w:tc>
          <w:tcPr>
            <w:tcW w:w="992" w:type="dxa"/>
            <w:tcBorders>
              <w:left w:val="single" w:sz="4" w:space="0" w:color="auto"/>
            </w:tcBorders>
          </w:tcPr>
          <w:p w14:paraId="22B4FA7E" w14:textId="0D91DD40" w:rsidR="008F50AB" w:rsidRDefault="00F2118B" w:rsidP="00921513">
            <w:pPr>
              <w:pStyle w:val="1TableText"/>
              <w:tabs>
                <w:tab w:val="num" w:pos="993"/>
              </w:tabs>
            </w:pPr>
            <w:r>
              <w:t>Difficulty</w:t>
            </w:r>
          </w:p>
        </w:tc>
      </w:tr>
      <w:tr w:rsidR="0047156B" w:rsidRPr="0002729A" w14:paraId="7C6D5FC2" w14:textId="13FA6A19" w:rsidTr="00C04F49">
        <w:tc>
          <w:tcPr>
            <w:tcW w:w="1560" w:type="dxa"/>
            <w:tcBorders>
              <w:right w:val="single" w:sz="4" w:space="0" w:color="auto"/>
            </w:tcBorders>
          </w:tcPr>
          <w:p w14:paraId="43F9F7B0" w14:textId="5675C870" w:rsidR="0047156B" w:rsidRPr="0002729A" w:rsidRDefault="0047156B" w:rsidP="00921513">
            <w:pPr>
              <w:pStyle w:val="1TableText"/>
              <w:tabs>
                <w:tab w:val="num" w:pos="993"/>
              </w:tabs>
            </w:pPr>
            <w:r>
              <w:t>Spekboom</w:t>
            </w:r>
          </w:p>
        </w:tc>
        <w:tc>
          <w:tcPr>
            <w:tcW w:w="992" w:type="dxa"/>
            <w:tcBorders>
              <w:left w:val="single" w:sz="4" w:space="0" w:color="auto"/>
              <w:right w:val="single" w:sz="4" w:space="0" w:color="auto"/>
            </w:tcBorders>
          </w:tcPr>
          <w:p w14:paraId="679FE6FD" w14:textId="7F9756D0" w:rsidR="0047156B" w:rsidRPr="00F12FB2" w:rsidRDefault="0047156B" w:rsidP="00921513">
            <w:pPr>
              <w:pStyle w:val="1TableText"/>
              <w:tabs>
                <w:tab w:val="num" w:pos="993"/>
              </w:tabs>
            </w:pPr>
            <w:r>
              <w:t>Spekboom</w:t>
            </w:r>
          </w:p>
        </w:tc>
        <w:tc>
          <w:tcPr>
            <w:tcW w:w="992" w:type="dxa"/>
            <w:tcBorders>
              <w:left w:val="single" w:sz="4" w:space="0" w:color="auto"/>
              <w:right w:val="single" w:sz="4" w:space="0" w:color="auto"/>
            </w:tcBorders>
          </w:tcPr>
          <w:p w14:paraId="69EBE297" w14:textId="270E3F38" w:rsidR="0047156B" w:rsidRDefault="0047156B" w:rsidP="00921513">
            <w:pPr>
              <w:pStyle w:val="1TableText"/>
              <w:tabs>
                <w:tab w:val="num" w:pos="993"/>
              </w:tabs>
            </w:pPr>
            <w:r w:rsidRPr="009B2C6F">
              <w:t>46</w:t>
            </w:r>
          </w:p>
        </w:tc>
        <w:tc>
          <w:tcPr>
            <w:tcW w:w="992" w:type="dxa"/>
            <w:tcBorders>
              <w:left w:val="single" w:sz="4" w:space="0" w:color="auto"/>
              <w:right w:val="single" w:sz="4" w:space="0" w:color="auto"/>
            </w:tcBorders>
          </w:tcPr>
          <w:p w14:paraId="7158F395" w14:textId="43B5932B" w:rsidR="0047156B" w:rsidRDefault="0047156B" w:rsidP="00921513">
            <w:pPr>
              <w:pStyle w:val="1TableText"/>
              <w:tabs>
                <w:tab w:val="num" w:pos="993"/>
              </w:tabs>
            </w:pPr>
            <w:r w:rsidRPr="009B2C6F">
              <w:t>57877</w:t>
            </w:r>
          </w:p>
        </w:tc>
        <w:tc>
          <w:tcPr>
            <w:tcW w:w="851" w:type="dxa"/>
            <w:tcBorders>
              <w:left w:val="single" w:sz="4" w:space="0" w:color="auto"/>
            </w:tcBorders>
          </w:tcPr>
          <w:p w14:paraId="084575B5" w14:textId="25D9AEDA" w:rsidR="0047156B" w:rsidRDefault="0047156B" w:rsidP="00921513">
            <w:pPr>
              <w:pStyle w:val="1TableText"/>
              <w:tabs>
                <w:tab w:val="num" w:pos="993"/>
              </w:tabs>
            </w:pPr>
            <w:r>
              <w:t>3</w:t>
            </w:r>
          </w:p>
        </w:tc>
        <w:tc>
          <w:tcPr>
            <w:tcW w:w="992" w:type="dxa"/>
            <w:tcBorders>
              <w:left w:val="single" w:sz="4" w:space="0" w:color="auto"/>
            </w:tcBorders>
            <w:vAlign w:val="top"/>
          </w:tcPr>
          <w:p w14:paraId="08C50F03" w14:textId="7DB17EDD" w:rsidR="0047156B" w:rsidRDefault="0047156B" w:rsidP="00921513">
            <w:pPr>
              <w:pStyle w:val="1TableText"/>
              <w:tabs>
                <w:tab w:val="num" w:pos="993"/>
              </w:tabs>
            </w:pPr>
            <w:r w:rsidRPr="00607C94">
              <w:t>419.</w:t>
            </w:r>
            <w:r>
              <w:t>40</w:t>
            </w:r>
          </w:p>
        </w:tc>
      </w:tr>
      <w:tr w:rsidR="0047156B" w:rsidRPr="0002729A" w14:paraId="762F4A23" w14:textId="0ADD95F9" w:rsidTr="00C04F49">
        <w:tc>
          <w:tcPr>
            <w:tcW w:w="1560" w:type="dxa"/>
            <w:tcBorders>
              <w:right w:val="single" w:sz="4" w:space="0" w:color="auto"/>
            </w:tcBorders>
          </w:tcPr>
          <w:p w14:paraId="0AFF8C3E" w14:textId="1CFBB2A0" w:rsidR="0047156B" w:rsidRPr="0002729A" w:rsidRDefault="0047156B" w:rsidP="00921513">
            <w:pPr>
              <w:pStyle w:val="1TableText"/>
              <w:tabs>
                <w:tab w:val="num" w:pos="993"/>
              </w:tabs>
            </w:pPr>
            <w:r>
              <w:t>Synthetic</w:t>
            </w:r>
          </w:p>
        </w:tc>
        <w:tc>
          <w:tcPr>
            <w:tcW w:w="992" w:type="dxa"/>
            <w:tcBorders>
              <w:left w:val="single" w:sz="4" w:space="0" w:color="auto"/>
              <w:right w:val="single" w:sz="4" w:space="0" w:color="auto"/>
            </w:tcBorders>
          </w:tcPr>
          <w:p w14:paraId="08B3D642" w14:textId="7F007319" w:rsidR="0047156B" w:rsidRPr="0002729A" w:rsidRDefault="0047156B" w:rsidP="00921513">
            <w:pPr>
              <w:pStyle w:val="1TableText"/>
              <w:tabs>
                <w:tab w:val="num" w:pos="993"/>
              </w:tabs>
            </w:pPr>
            <w:r>
              <w:t>Synthetic</w:t>
            </w:r>
          </w:p>
        </w:tc>
        <w:tc>
          <w:tcPr>
            <w:tcW w:w="992" w:type="dxa"/>
            <w:tcBorders>
              <w:left w:val="single" w:sz="4" w:space="0" w:color="auto"/>
              <w:right w:val="single" w:sz="4" w:space="0" w:color="auto"/>
            </w:tcBorders>
          </w:tcPr>
          <w:p w14:paraId="2A6E943E" w14:textId="4F4C7127" w:rsidR="0047156B" w:rsidRPr="0002729A" w:rsidRDefault="0047156B" w:rsidP="00921513">
            <w:pPr>
              <w:pStyle w:val="1TableText"/>
              <w:tabs>
                <w:tab w:val="num" w:pos="993"/>
              </w:tabs>
            </w:pPr>
            <w:r>
              <w:t>17</w:t>
            </w:r>
          </w:p>
        </w:tc>
        <w:tc>
          <w:tcPr>
            <w:tcW w:w="992" w:type="dxa"/>
            <w:tcBorders>
              <w:left w:val="single" w:sz="4" w:space="0" w:color="auto"/>
              <w:right w:val="single" w:sz="4" w:space="0" w:color="auto"/>
            </w:tcBorders>
          </w:tcPr>
          <w:p w14:paraId="2B2C4E7E" w14:textId="429DD4BD" w:rsidR="0047156B" w:rsidRPr="0002729A" w:rsidRDefault="0047156B" w:rsidP="00921513">
            <w:pPr>
              <w:pStyle w:val="1TableText"/>
              <w:tabs>
                <w:tab w:val="num" w:pos="993"/>
              </w:tabs>
            </w:pPr>
            <w:r>
              <w:t>10000</w:t>
            </w:r>
          </w:p>
        </w:tc>
        <w:tc>
          <w:tcPr>
            <w:tcW w:w="851" w:type="dxa"/>
            <w:tcBorders>
              <w:left w:val="single" w:sz="4" w:space="0" w:color="auto"/>
            </w:tcBorders>
          </w:tcPr>
          <w:p w14:paraId="736745FD" w14:textId="3BF71BE5" w:rsidR="0047156B" w:rsidRPr="0002729A" w:rsidRDefault="0047156B" w:rsidP="00921513">
            <w:pPr>
              <w:pStyle w:val="1TableText"/>
              <w:tabs>
                <w:tab w:val="num" w:pos="993"/>
              </w:tabs>
            </w:pPr>
            <w:r>
              <w:t>2</w:t>
            </w:r>
          </w:p>
        </w:tc>
        <w:tc>
          <w:tcPr>
            <w:tcW w:w="992" w:type="dxa"/>
            <w:tcBorders>
              <w:left w:val="single" w:sz="4" w:space="0" w:color="auto"/>
            </w:tcBorders>
            <w:vAlign w:val="top"/>
          </w:tcPr>
          <w:p w14:paraId="71CF278D" w14:textId="0EC4EC06" w:rsidR="0047156B" w:rsidRDefault="0047156B" w:rsidP="00921513">
            <w:pPr>
              <w:pStyle w:val="1TableText"/>
              <w:tabs>
                <w:tab w:val="num" w:pos="993"/>
              </w:tabs>
            </w:pPr>
            <w:r w:rsidRPr="00607C94">
              <w:t>294.1</w:t>
            </w:r>
            <w:r>
              <w:t>2</w:t>
            </w:r>
          </w:p>
        </w:tc>
      </w:tr>
      <w:tr w:rsidR="0047156B" w:rsidRPr="0002729A" w14:paraId="0C78181F" w14:textId="332D51F9" w:rsidTr="00C04F49">
        <w:tc>
          <w:tcPr>
            <w:tcW w:w="1560" w:type="dxa"/>
            <w:tcBorders>
              <w:right w:val="single" w:sz="4" w:space="0" w:color="auto"/>
            </w:tcBorders>
          </w:tcPr>
          <w:p w14:paraId="0F3C0858" w14:textId="51FB5D75" w:rsidR="0047156B" w:rsidRPr="0002729A" w:rsidRDefault="0047156B" w:rsidP="00921513">
            <w:pPr>
              <w:pStyle w:val="1TableText"/>
              <w:tabs>
                <w:tab w:val="num" w:pos="993"/>
              </w:tabs>
            </w:pPr>
            <w:r>
              <w:t>Statlog Landsat</w:t>
            </w:r>
          </w:p>
        </w:tc>
        <w:tc>
          <w:tcPr>
            <w:tcW w:w="992" w:type="dxa"/>
            <w:tcBorders>
              <w:left w:val="single" w:sz="4" w:space="0" w:color="auto"/>
              <w:right w:val="single" w:sz="4" w:space="0" w:color="auto"/>
            </w:tcBorders>
          </w:tcPr>
          <w:p w14:paraId="0D18D38A" w14:textId="333D26EC" w:rsidR="0047156B" w:rsidRPr="0002729A" w:rsidRDefault="0047156B" w:rsidP="00921513">
            <w:pPr>
              <w:pStyle w:val="1TableText"/>
              <w:tabs>
                <w:tab w:val="num" w:pos="993"/>
              </w:tabs>
            </w:pPr>
            <w:r>
              <w:t>Landsat</w:t>
            </w:r>
          </w:p>
        </w:tc>
        <w:tc>
          <w:tcPr>
            <w:tcW w:w="992" w:type="dxa"/>
            <w:tcBorders>
              <w:left w:val="single" w:sz="4" w:space="0" w:color="auto"/>
              <w:right w:val="single" w:sz="4" w:space="0" w:color="auto"/>
            </w:tcBorders>
          </w:tcPr>
          <w:p w14:paraId="176F592E" w14:textId="372D585B" w:rsidR="0047156B" w:rsidRPr="0002729A" w:rsidRDefault="0047156B" w:rsidP="00921513">
            <w:pPr>
              <w:pStyle w:val="1TableText"/>
              <w:tabs>
                <w:tab w:val="num" w:pos="993"/>
              </w:tabs>
            </w:pPr>
            <w:r w:rsidRPr="00183FF1">
              <w:t>36</w:t>
            </w:r>
          </w:p>
        </w:tc>
        <w:tc>
          <w:tcPr>
            <w:tcW w:w="992" w:type="dxa"/>
            <w:tcBorders>
              <w:left w:val="single" w:sz="4" w:space="0" w:color="auto"/>
              <w:right w:val="single" w:sz="4" w:space="0" w:color="auto"/>
            </w:tcBorders>
          </w:tcPr>
          <w:p w14:paraId="79288191" w14:textId="26F37ABA" w:rsidR="0047156B" w:rsidRPr="0002729A" w:rsidRDefault="0047156B" w:rsidP="00921513">
            <w:pPr>
              <w:pStyle w:val="1TableText"/>
              <w:tabs>
                <w:tab w:val="num" w:pos="993"/>
              </w:tabs>
            </w:pPr>
            <w:r w:rsidRPr="00183FF1">
              <w:t>3756</w:t>
            </w:r>
          </w:p>
        </w:tc>
        <w:tc>
          <w:tcPr>
            <w:tcW w:w="851" w:type="dxa"/>
            <w:tcBorders>
              <w:left w:val="single" w:sz="4" w:space="0" w:color="auto"/>
            </w:tcBorders>
          </w:tcPr>
          <w:p w14:paraId="60CB13D9" w14:textId="65B80929" w:rsidR="0047156B" w:rsidRPr="0002729A" w:rsidRDefault="0047156B" w:rsidP="00921513">
            <w:pPr>
              <w:pStyle w:val="1TableText"/>
              <w:tabs>
                <w:tab w:val="num" w:pos="993"/>
              </w:tabs>
            </w:pPr>
            <w:r>
              <w:t>6</w:t>
            </w:r>
          </w:p>
        </w:tc>
        <w:tc>
          <w:tcPr>
            <w:tcW w:w="992" w:type="dxa"/>
            <w:tcBorders>
              <w:left w:val="single" w:sz="4" w:space="0" w:color="auto"/>
            </w:tcBorders>
            <w:vAlign w:val="top"/>
          </w:tcPr>
          <w:p w14:paraId="6CAE79C6" w14:textId="03C272E7" w:rsidR="0047156B" w:rsidRDefault="0047156B" w:rsidP="00921513">
            <w:pPr>
              <w:pStyle w:val="1TableText"/>
              <w:tabs>
                <w:tab w:val="num" w:pos="993"/>
              </w:tabs>
            </w:pPr>
            <w:r w:rsidRPr="00607C94">
              <w:t>17.3</w:t>
            </w:r>
            <w:r>
              <w:t>9</w:t>
            </w:r>
          </w:p>
        </w:tc>
      </w:tr>
      <w:tr w:rsidR="0047156B" w:rsidRPr="0002729A" w14:paraId="491C2E92" w14:textId="7C82833B" w:rsidTr="00C04F49">
        <w:tc>
          <w:tcPr>
            <w:tcW w:w="1560" w:type="dxa"/>
            <w:tcBorders>
              <w:right w:val="single" w:sz="4" w:space="0" w:color="auto"/>
            </w:tcBorders>
          </w:tcPr>
          <w:p w14:paraId="1EAB6E55" w14:textId="604450B2" w:rsidR="0047156B" w:rsidRPr="0002729A" w:rsidRDefault="0047156B" w:rsidP="00921513">
            <w:pPr>
              <w:pStyle w:val="1TableText"/>
              <w:tabs>
                <w:tab w:val="num" w:pos="993"/>
              </w:tabs>
            </w:pPr>
            <w:r>
              <w:t>Urban Land Cover</w:t>
            </w:r>
          </w:p>
        </w:tc>
        <w:tc>
          <w:tcPr>
            <w:tcW w:w="992" w:type="dxa"/>
            <w:tcBorders>
              <w:left w:val="single" w:sz="4" w:space="0" w:color="auto"/>
              <w:right w:val="single" w:sz="4" w:space="0" w:color="auto"/>
            </w:tcBorders>
          </w:tcPr>
          <w:p w14:paraId="31B47BA3" w14:textId="37D89E99" w:rsidR="0047156B" w:rsidRPr="0002729A" w:rsidRDefault="0047156B" w:rsidP="00921513">
            <w:pPr>
              <w:pStyle w:val="1TableText"/>
              <w:tabs>
                <w:tab w:val="num" w:pos="993"/>
              </w:tabs>
            </w:pPr>
            <w:r>
              <w:t>Urban</w:t>
            </w:r>
          </w:p>
        </w:tc>
        <w:tc>
          <w:tcPr>
            <w:tcW w:w="992" w:type="dxa"/>
            <w:tcBorders>
              <w:left w:val="single" w:sz="4" w:space="0" w:color="auto"/>
              <w:right w:val="single" w:sz="4" w:space="0" w:color="auto"/>
            </w:tcBorders>
          </w:tcPr>
          <w:p w14:paraId="73F7DE00" w14:textId="0C491692" w:rsidR="0047156B" w:rsidRPr="0002729A" w:rsidRDefault="0047156B" w:rsidP="00921513">
            <w:pPr>
              <w:pStyle w:val="1TableText"/>
              <w:tabs>
                <w:tab w:val="num" w:pos="993"/>
              </w:tabs>
            </w:pPr>
            <w:r>
              <w:t>147</w:t>
            </w:r>
          </w:p>
        </w:tc>
        <w:tc>
          <w:tcPr>
            <w:tcW w:w="992" w:type="dxa"/>
            <w:tcBorders>
              <w:left w:val="single" w:sz="4" w:space="0" w:color="auto"/>
              <w:right w:val="single" w:sz="4" w:space="0" w:color="auto"/>
            </w:tcBorders>
          </w:tcPr>
          <w:p w14:paraId="070C9246" w14:textId="6AF3A159" w:rsidR="0047156B" w:rsidRPr="0002729A" w:rsidRDefault="0047156B" w:rsidP="00921513">
            <w:pPr>
              <w:pStyle w:val="1TableText"/>
              <w:tabs>
                <w:tab w:val="num" w:pos="993"/>
              </w:tabs>
            </w:pPr>
            <w:r>
              <w:t>261</w:t>
            </w:r>
          </w:p>
        </w:tc>
        <w:tc>
          <w:tcPr>
            <w:tcW w:w="851" w:type="dxa"/>
            <w:tcBorders>
              <w:left w:val="single" w:sz="4" w:space="0" w:color="auto"/>
            </w:tcBorders>
          </w:tcPr>
          <w:p w14:paraId="08544D0B" w14:textId="1F81CA05" w:rsidR="0047156B" w:rsidRPr="0002729A" w:rsidRDefault="0047156B" w:rsidP="00921513">
            <w:pPr>
              <w:pStyle w:val="1TableText"/>
              <w:tabs>
                <w:tab w:val="num" w:pos="993"/>
              </w:tabs>
            </w:pPr>
            <w:r>
              <w:t>9</w:t>
            </w:r>
          </w:p>
        </w:tc>
        <w:tc>
          <w:tcPr>
            <w:tcW w:w="992" w:type="dxa"/>
            <w:tcBorders>
              <w:left w:val="single" w:sz="4" w:space="0" w:color="auto"/>
            </w:tcBorders>
            <w:vAlign w:val="top"/>
          </w:tcPr>
          <w:p w14:paraId="35F17AA0" w14:textId="3A131E63" w:rsidR="0047156B" w:rsidRDefault="0047156B" w:rsidP="00921513">
            <w:pPr>
              <w:pStyle w:val="1TableText"/>
              <w:tabs>
                <w:tab w:val="num" w:pos="993"/>
              </w:tabs>
            </w:pPr>
            <w:r w:rsidRPr="00607C94">
              <w:t>0.</w:t>
            </w:r>
            <w:r>
              <w:t>20</w:t>
            </w:r>
          </w:p>
        </w:tc>
      </w:tr>
      <w:tr w:rsidR="0047156B" w:rsidRPr="0002729A" w14:paraId="6133E37F" w14:textId="0BFA2046" w:rsidTr="00C04F49">
        <w:tc>
          <w:tcPr>
            <w:tcW w:w="1560" w:type="dxa"/>
            <w:tcBorders>
              <w:right w:val="single" w:sz="4" w:space="0" w:color="auto"/>
            </w:tcBorders>
          </w:tcPr>
          <w:p w14:paraId="0A18ED5D" w14:textId="6F7898E1" w:rsidR="0047156B" w:rsidRPr="0002729A" w:rsidRDefault="0047156B" w:rsidP="00921513">
            <w:pPr>
              <w:pStyle w:val="1TableText"/>
              <w:tabs>
                <w:tab w:val="num" w:pos="993"/>
              </w:tabs>
            </w:pPr>
            <w:r>
              <w:t>Botswana</w:t>
            </w:r>
          </w:p>
        </w:tc>
        <w:tc>
          <w:tcPr>
            <w:tcW w:w="992" w:type="dxa"/>
            <w:tcBorders>
              <w:left w:val="single" w:sz="4" w:space="0" w:color="auto"/>
              <w:right w:val="single" w:sz="4" w:space="0" w:color="auto"/>
            </w:tcBorders>
          </w:tcPr>
          <w:p w14:paraId="7956B4D7" w14:textId="6041C3EE" w:rsidR="0047156B" w:rsidRPr="0002729A" w:rsidRDefault="0047156B" w:rsidP="00921513">
            <w:pPr>
              <w:pStyle w:val="1TableText"/>
              <w:tabs>
                <w:tab w:val="num" w:pos="993"/>
              </w:tabs>
            </w:pPr>
            <w:r>
              <w:t>Botswana</w:t>
            </w:r>
          </w:p>
        </w:tc>
        <w:tc>
          <w:tcPr>
            <w:tcW w:w="992" w:type="dxa"/>
            <w:tcBorders>
              <w:left w:val="single" w:sz="4" w:space="0" w:color="auto"/>
              <w:right w:val="single" w:sz="4" w:space="0" w:color="auto"/>
            </w:tcBorders>
          </w:tcPr>
          <w:p w14:paraId="0E6494D1" w14:textId="2946DBB1" w:rsidR="0047156B" w:rsidRPr="0002729A" w:rsidRDefault="0047156B" w:rsidP="00921513">
            <w:pPr>
              <w:pStyle w:val="1TableText"/>
              <w:tabs>
                <w:tab w:val="num" w:pos="993"/>
              </w:tabs>
            </w:pPr>
            <w:r>
              <w:t>145</w:t>
            </w:r>
          </w:p>
        </w:tc>
        <w:tc>
          <w:tcPr>
            <w:tcW w:w="992" w:type="dxa"/>
            <w:tcBorders>
              <w:left w:val="single" w:sz="4" w:space="0" w:color="auto"/>
              <w:right w:val="single" w:sz="4" w:space="0" w:color="auto"/>
            </w:tcBorders>
          </w:tcPr>
          <w:p w14:paraId="43ADE161" w14:textId="1E66E2C7" w:rsidR="0047156B" w:rsidRPr="0002729A" w:rsidRDefault="0047156B" w:rsidP="00921513">
            <w:pPr>
              <w:pStyle w:val="1TableText"/>
              <w:tabs>
                <w:tab w:val="num" w:pos="993"/>
              </w:tabs>
            </w:pPr>
            <w:r>
              <w:t>1330</w:t>
            </w:r>
          </w:p>
        </w:tc>
        <w:tc>
          <w:tcPr>
            <w:tcW w:w="851" w:type="dxa"/>
            <w:tcBorders>
              <w:left w:val="single" w:sz="4" w:space="0" w:color="auto"/>
            </w:tcBorders>
          </w:tcPr>
          <w:p w14:paraId="00AC1CB6" w14:textId="6C16BF16" w:rsidR="0047156B" w:rsidRPr="0002729A" w:rsidRDefault="0047156B" w:rsidP="00921513">
            <w:pPr>
              <w:pStyle w:val="1TableText"/>
              <w:tabs>
                <w:tab w:val="num" w:pos="993"/>
              </w:tabs>
            </w:pPr>
            <w:r>
              <w:t>14</w:t>
            </w:r>
          </w:p>
        </w:tc>
        <w:tc>
          <w:tcPr>
            <w:tcW w:w="992" w:type="dxa"/>
            <w:tcBorders>
              <w:left w:val="single" w:sz="4" w:space="0" w:color="auto"/>
            </w:tcBorders>
            <w:vAlign w:val="top"/>
          </w:tcPr>
          <w:p w14:paraId="15B4D03C" w14:textId="254934F2" w:rsidR="0047156B" w:rsidRDefault="0047156B" w:rsidP="00921513">
            <w:pPr>
              <w:pStyle w:val="1TableText"/>
              <w:tabs>
                <w:tab w:val="num" w:pos="993"/>
              </w:tabs>
            </w:pPr>
            <w:r w:rsidRPr="00607C94">
              <w:t>0.6</w:t>
            </w:r>
            <w:r>
              <w:t>6</w:t>
            </w:r>
          </w:p>
        </w:tc>
      </w:tr>
      <w:tr w:rsidR="0047156B" w:rsidRPr="0002729A" w14:paraId="4DFB6DD5" w14:textId="54A5471E" w:rsidTr="00C04F49">
        <w:tc>
          <w:tcPr>
            <w:tcW w:w="1560" w:type="dxa"/>
            <w:tcBorders>
              <w:bottom w:val="single" w:sz="12" w:space="0" w:color="000000" w:themeColor="text1"/>
              <w:right w:val="single" w:sz="4" w:space="0" w:color="auto"/>
            </w:tcBorders>
          </w:tcPr>
          <w:p w14:paraId="05F82303" w14:textId="5606662A" w:rsidR="0047156B" w:rsidRPr="0002729A" w:rsidRDefault="0047156B" w:rsidP="00921513">
            <w:pPr>
              <w:pStyle w:val="1TableText"/>
              <w:tabs>
                <w:tab w:val="num" w:pos="993"/>
              </w:tabs>
            </w:pPr>
            <w:r>
              <w:t>Kennedy Space Centre</w:t>
            </w:r>
          </w:p>
        </w:tc>
        <w:tc>
          <w:tcPr>
            <w:tcW w:w="992" w:type="dxa"/>
            <w:tcBorders>
              <w:left w:val="single" w:sz="4" w:space="0" w:color="auto"/>
              <w:bottom w:val="single" w:sz="12" w:space="0" w:color="000000" w:themeColor="text1"/>
              <w:right w:val="single" w:sz="4" w:space="0" w:color="auto"/>
            </w:tcBorders>
          </w:tcPr>
          <w:p w14:paraId="1B63CF7B" w14:textId="4E8A435B" w:rsidR="0047156B" w:rsidRPr="0002729A" w:rsidRDefault="0047156B" w:rsidP="00921513">
            <w:pPr>
              <w:pStyle w:val="1TableText"/>
              <w:tabs>
                <w:tab w:val="num" w:pos="993"/>
              </w:tabs>
            </w:pPr>
            <w:r>
              <w:t>KSC</w:t>
            </w:r>
          </w:p>
        </w:tc>
        <w:tc>
          <w:tcPr>
            <w:tcW w:w="992" w:type="dxa"/>
            <w:tcBorders>
              <w:left w:val="single" w:sz="4" w:space="0" w:color="auto"/>
              <w:bottom w:val="single" w:sz="12" w:space="0" w:color="000000" w:themeColor="text1"/>
              <w:right w:val="single" w:sz="4" w:space="0" w:color="auto"/>
            </w:tcBorders>
          </w:tcPr>
          <w:p w14:paraId="5F1B6DA9" w14:textId="6D6A3734" w:rsidR="0047156B" w:rsidRPr="0002729A" w:rsidRDefault="0047156B" w:rsidP="00921513">
            <w:pPr>
              <w:pStyle w:val="1TableText"/>
              <w:tabs>
                <w:tab w:val="num" w:pos="993"/>
              </w:tabs>
            </w:pPr>
            <w:r>
              <w:t>176</w:t>
            </w:r>
          </w:p>
        </w:tc>
        <w:tc>
          <w:tcPr>
            <w:tcW w:w="992" w:type="dxa"/>
            <w:tcBorders>
              <w:left w:val="single" w:sz="4" w:space="0" w:color="auto"/>
              <w:bottom w:val="single" w:sz="12" w:space="0" w:color="000000" w:themeColor="text1"/>
              <w:right w:val="single" w:sz="4" w:space="0" w:color="auto"/>
            </w:tcBorders>
          </w:tcPr>
          <w:p w14:paraId="3A4ACD47" w14:textId="1ED4A9C6" w:rsidR="0047156B" w:rsidRPr="0002729A" w:rsidRDefault="0047156B" w:rsidP="00921513">
            <w:pPr>
              <w:pStyle w:val="1TableText"/>
              <w:tabs>
                <w:tab w:val="num" w:pos="993"/>
              </w:tabs>
            </w:pPr>
            <w:r>
              <w:t>1365</w:t>
            </w:r>
          </w:p>
        </w:tc>
        <w:tc>
          <w:tcPr>
            <w:tcW w:w="851" w:type="dxa"/>
            <w:tcBorders>
              <w:left w:val="single" w:sz="4" w:space="0" w:color="auto"/>
              <w:bottom w:val="single" w:sz="12" w:space="0" w:color="000000" w:themeColor="text1"/>
            </w:tcBorders>
          </w:tcPr>
          <w:p w14:paraId="62B1F14F" w14:textId="5F81C959" w:rsidR="0047156B" w:rsidRPr="0002729A" w:rsidRDefault="0047156B" w:rsidP="00921513">
            <w:pPr>
              <w:pStyle w:val="1TableText"/>
              <w:tabs>
                <w:tab w:val="num" w:pos="993"/>
              </w:tabs>
            </w:pPr>
            <w:r>
              <w:t>13</w:t>
            </w:r>
          </w:p>
        </w:tc>
        <w:tc>
          <w:tcPr>
            <w:tcW w:w="992" w:type="dxa"/>
            <w:tcBorders>
              <w:left w:val="single" w:sz="4" w:space="0" w:color="auto"/>
              <w:bottom w:val="single" w:sz="12" w:space="0" w:color="000000" w:themeColor="text1"/>
            </w:tcBorders>
            <w:vAlign w:val="top"/>
          </w:tcPr>
          <w:p w14:paraId="63A62203" w14:textId="2FFEFAC6" w:rsidR="0047156B" w:rsidRDefault="0047156B" w:rsidP="00921513">
            <w:pPr>
              <w:pStyle w:val="1TableText"/>
              <w:tabs>
                <w:tab w:val="num" w:pos="993"/>
              </w:tabs>
            </w:pPr>
            <w:r w:rsidRPr="00607C94">
              <w:t>0.</w:t>
            </w:r>
            <w:r>
              <w:t>60</w:t>
            </w:r>
          </w:p>
        </w:tc>
      </w:tr>
    </w:tbl>
    <w:p w14:paraId="1833BAB0" w14:textId="77777777" w:rsidR="00664D52" w:rsidRDefault="00664D52" w:rsidP="00921513">
      <w:pPr>
        <w:keepNext/>
        <w:keepLines/>
        <w:spacing w:line="360" w:lineRule="auto"/>
        <w:jc w:val="both"/>
      </w:pPr>
    </w:p>
    <w:p w14:paraId="138DBBF8" w14:textId="680B3030" w:rsidR="00664D52" w:rsidRDefault="00664D52" w:rsidP="00664D52">
      <w:pPr>
        <w:pStyle w:val="Heading2"/>
      </w:pPr>
      <w:r>
        <w:t>Evaluation</w:t>
      </w:r>
    </w:p>
    <w:p w14:paraId="12406F29" w14:textId="2B39D8D8" w:rsidR="00B60BB2" w:rsidRDefault="00422B73" w:rsidP="00C43DA8">
      <w:pPr>
        <w:pStyle w:val="Paragraph"/>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BA6C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noteIndex" : 0 }, "schema" : "https://github.com/citation-style-language/schema/raw/master/csl-citation.json" }</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23284A">
        <w:fldChar w:fldCharType="separate"/>
      </w:r>
      <w:r w:rsidR="00BA6C51" w:rsidRPr="00BA6C51">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FE3E84">
        <w:fldChar w:fldCharType="separate"/>
      </w:r>
      <w:r w:rsidR="00BA6C51" w:rsidRPr="00BA6C51">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6E355B">
        <w:fldChar w:fldCharType="separate"/>
      </w:r>
      <w:r w:rsidR="00BA6C51" w:rsidRPr="00BA6C51">
        <w:rPr>
          <w:noProof/>
        </w:rPr>
        <w:t>(Brown et al. 2012)</w:t>
      </w:r>
      <w:r w:rsidR="006E355B">
        <w:fldChar w:fldCharType="end"/>
      </w:r>
      <w:r w:rsidR="006E355B">
        <w:t>.</w:t>
      </w:r>
      <w:r w:rsidR="00756CA2">
        <w:t xml:space="preserve">  </w:t>
      </w:r>
    </w:p>
    <w:p w14:paraId="4621BEF9" w14:textId="77777777" w:rsidR="0007269E" w:rsidRDefault="0007269E" w:rsidP="00C43DA8">
      <w:pPr>
        <w:pStyle w:val="Paragraph"/>
      </w:pPr>
    </w:p>
    <w:p w14:paraId="2D79406B" w14:textId="744F3C03" w:rsidR="00422B73" w:rsidRDefault="00AA2C03" w:rsidP="00C43DA8">
      <w:pPr>
        <w:pStyle w:val="Newparagraph"/>
      </w:pPr>
      <w:r>
        <w:lastRenderedPageBreak/>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94651E">
        <w:t xml:space="preserve"> of a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r w:rsidR="007D269D">
        <w:t xml:space="preserve">Based on </w:t>
      </w:r>
      <w:r w:rsidR="003663A7">
        <w:t>these</w:t>
      </w:r>
      <w:r w:rsidR="007D269D">
        <w:t xml:space="preserve"> results, </w:t>
      </w:r>
      <w:r w:rsidR="008B5207">
        <w:t xml:space="preserve">FS with the </w:t>
      </w:r>
      <w:r w:rsidR="00FE7DC0">
        <w:t xml:space="preserve">JMI </w:t>
      </w:r>
      <w:r w:rsidR="008B5207">
        <w:t xml:space="preserve">criterion </w:t>
      </w:r>
      <w:r w:rsidR="00E77E59">
        <w:t xml:space="preserve">was included </w:t>
      </w:r>
      <w:r w:rsidR="00613F66">
        <w:t xml:space="preserve">in our study </w:t>
      </w:r>
      <w:r w:rsidR="00E77E59">
        <w:t xml:space="preserve">to </w:t>
      </w:r>
      <w:r w:rsidR="00613F66">
        <w:t>represent the</w:t>
      </w:r>
      <w:r w:rsidR="00FE7DC0">
        <w:t xml:space="preserve"> “state</w:t>
      </w:r>
      <w:r w:rsidR="001B4634">
        <w:t xml:space="preserve"> </w:t>
      </w:r>
      <w:r w:rsidR="00FE7DC0">
        <w:t>of</w:t>
      </w:r>
      <w:r w:rsidR="001B4634">
        <w:t xml:space="preserve"> </w:t>
      </w:r>
      <w:r w:rsidR="00FE7DC0">
        <w:t>the</w:t>
      </w:r>
      <w:r w:rsidR="001B4634">
        <w:t xml:space="preserve"> </w:t>
      </w:r>
      <w:r w:rsidR="00FE7DC0">
        <w:t>art” performance.</w:t>
      </w:r>
      <w:r w:rsidR="00B1725F">
        <w:t xml:space="preserve">  </w:t>
      </w:r>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C43DA8" w14:paraId="18B56FE1" w14:textId="77777777" w:rsidTr="0062433A">
        <w:trPr>
          <w:trHeight w:val="1135"/>
        </w:trPr>
        <w:tc>
          <w:tcPr>
            <w:tcW w:w="4725" w:type="pct"/>
            <w:vAlign w:val="center"/>
          </w:tcPr>
          <w:p w14:paraId="1FA90258" w14:textId="77777777" w:rsidR="00C43DA8" w:rsidRPr="00C43DA8" w:rsidRDefault="00C43DA8" w:rsidP="00D22A1B">
            <w:pPr>
              <w:pStyle w:val="Displayedequation"/>
            </w:pPr>
            <m:oMathPara>
              <m:oMathParaPr>
                <m:jc m:val="center"/>
              </m:oMathParaPr>
              <m:oMath>
                <m:sSub>
                  <m:sSubPr>
                    <m:ctrlPr>
                      <w:rPr>
                        <w:rFonts w:ascii="Cambria Math" w:hAnsi="Cambria Math"/>
                      </w:rPr>
                    </m:ctrlPr>
                  </m:sSubPr>
                  <m:e>
                    <m:r>
                      <w:rPr>
                        <w:rFonts w:ascii="Cambria Math" w:hAnsi="Cambria Math"/>
                      </w:rPr>
                      <m:t>J</m:t>
                    </m:r>
                  </m:e>
                  <m:sub>
                    <m:r>
                      <w:rPr>
                        <w:rFonts w:ascii="Cambria Math" w:hAnsi="Cambria Math"/>
                      </w:rPr>
                      <m:t>jm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e>
                </m:nary>
              </m:oMath>
            </m:oMathPara>
          </w:p>
        </w:tc>
        <w:tc>
          <w:tcPr>
            <w:tcW w:w="275" w:type="pct"/>
            <w:vAlign w:val="center"/>
          </w:tcPr>
          <w:p w14:paraId="2AD3C190" w14:textId="77777777" w:rsidR="00C43DA8" w:rsidRPr="003B5532" w:rsidRDefault="00C43DA8" w:rsidP="00D22A1B">
            <w:pPr>
              <w:pStyle w:val="Displayedequation"/>
            </w:pPr>
            <w:r w:rsidRPr="003B5532">
              <w:t>(</w:t>
            </w:r>
            <w:r>
              <w:fldChar w:fldCharType="begin"/>
            </w:r>
            <w:r>
              <w:instrText xml:space="preserve"> SEQ MyEquation \* ARABIC </w:instrText>
            </w:r>
            <w:r>
              <w:fldChar w:fldCharType="separate"/>
            </w:r>
            <w:r w:rsidR="00FD6200">
              <w:rPr>
                <w:noProof/>
              </w:rPr>
              <w:t>2</w:t>
            </w:r>
            <w:r>
              <w:fldChar w:fldCharType="end"/>
            </w:r>
            <w:r w:rsidRPr="003B5532">
              <w:t>)</w:t>
            </w:r>
          </w:p>
        </w:tc>
      </w:tr>
    </w:tbl>
    <w:p w14:paraId="0391D7EB" w14:textId="6D16D7E6" w:rsidR="00422B73" w:rsidRDefault="00422B73" w:rsidP="00C43DA8">
      <w:pPr>
        <w:pStyle w:val="Newparagraph"/>
        <w:rPr>
          <w:lang w:eastAsia="en-ZA"/>
        </w:rPr>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r w:rsidR="00613F66">
        <w:t xml:space="preserve">The evaluated methods and their criteria are detailed in </w:t>
      </w:r>
      <w:r w:rsidR="00613F66">
        <w:fldChar w:fldCharType="begin"/>
      </w:r>
      <w:r w:rsidR="00613F66">
        <w:instrText xml:space="preserve"> REF _Ref464223138 \h </w:instrText>
      </w:r>
      <w:r w:rsidR="00613F66">
        <w:fldChar w:fldCharType="separate"/>
      </w:r>
      <w:r w:rsidR="00FD6200">
        <w:t xml:space="preserve">Table </w:t>
      </w:r>
      <w:r w:rsidR="00FD6200">
        <w:rPr>
          <w:noProof/>
        </w:rPr>
        <w:t>2</w:t>
      </w:r>
      <w:r w:rsidR="00613F66">
        <w:fldChar w:fldCharType="end"/>
      </w:r>
      <w:r w:rsidR="00613F66">
        <w:t xml:space="preserve">.  </w:t>
      </w:r>
    </w:p>
    <w:p w14:paraId="362C3D9B" w14:textId="77777777" w:rsidR="00B6086F" w:rsidRDefault="00B6086F" w:rsidP="00C43DA8">
      <w:pPr>
        <w:pStyle w:val="Newparagraph"/>
      </w:pPr>
    </w:p>
    <w:p w14:paraId="195D75CA" w14:textId="0C6DB41E" w:rsidR="004D3E92" w:rsidRDefault="004D3E92" w:rsidP="00D22A1B">
      <w:pPr>
        <w:pStyle w:val="Tabletitle"/>
      </w:pPr>
      <w:bookmarkStart w:id="7" w:name="_Ref464223138"/>
      <w:r>
        <w:t xml:space="preserve">Table </w:t>
      </w:r>
      <w:r>
        <w:fldChar w:fldCharType="begin"/>
      </w:r>
      <w:r>
        <w:instrText xml:space="preserve"> SEQ Table \* ARABIC </w:instrText>
      </w:r>
      <w:r>
        <w:fldChar w:fldCharType="separate"/>
      </w:r>
      <w:r w:rsidR="00FD6200">
        <w:rPr>
          <w:noProof/>
        </w:rPr>
        <w:t>2</w:t>
      </w:r>
      <w:r>
        <w:fldChar w:fldCharType="end"/>
      </w:r>
      <w:bookmarkEnd w:id="7"/>
      <w:r w:rsidR="00FD6200">
        <w:t>.</w:t>
      </w:r>
      <w:r>
        <w:t xml:space="preserve">  Method</w:t>
      </w:r>
      <w:r w:rsidR="008B5207">
        <w:t xml:space="preserve"> and criteria combination</w:t>
      </w:r>
    </w:p>
    <w:tbl>
      <w:tblPr>
        <w:tblStyle w:val="MyThesisTable"/>
        <w:tblW w:w="0" w:type="auto"/>
        <w:tblLayout w:type="fixed"/>
        <w:tblLook w:val="01E0" w:firstRow="1" w:lastRow="1" w:firstColumn="1" w:lastColumn="1" w:noHBand="0" w:noVBand="0"/>
      </w:tblPr>
      <w:tblGrid>
        <w:gridCol w:w="2694"/>
        <w:gridCol w:w="1984"/>
        <w:gridCol w:w="1418"/>
      </w:tblGrid>
      <w:tr w:rsidR="002D1469" w:rsidRPr="0002729A" w14:paraId="1EA11B8D" w14:textId="77777777" w:rsidTr="00D14DCE">
        <w:trPr>
          <w:cnfStyle w:val="100000000000" w:firstRow="1" w:lastRow="0" w:firstColumn="0" w:lastColumn="0" w:oddVBand="0" w:evenVBand="0" w:oddHBand="0" w:evenHBand="0" w:firstRowFirstColumn="0" w:firstRowLastColumn="0" w:lastRowFirstColumn="0" w:lastRowLastColumn="0"/>
        </w:trPr>
        <w:tc>
          <w:tcPr>
            <w:tcW w:w="2694" w:type="dxa"/>
            <w:tcBorders>
              <w:top w:val="none" w:sz="0" w:space="0" w:color="auto"/>
              <w:left w:val="none" w:sz="0" w:space="0" w:color="auto"/>
              <w:right w:val="none" w:sz="0" w:space="0" w:color="auto"/>
              <w:tl2br w:val="none" w:sz="0" w:space="0" w:color="auto"/>
              <w:tr2bl w:val="none" w:sz="0" w:space="0" w:color="auto"/>
            </w:tcBorders>
          </w:tcPr>
          <w:p w14:paraId="317C785C" w14:textId="69C8769F" w:rsidR="002D1469" w:rsidRPr="00193B06" w:rsidRDefault="002D1469" w:rsidP="008A6DF3">
            <w:pPr>
              <w:pStyle w:val="1TableText"/>
              <w:tabs>
                <w:tab w:val="num" w:pos="993"/>
              </w:tabs>
              <w:jc w:val="center"/>
            </w:pPr>
            <w:r>
              <w:t>Method</w:t>
            </w:r>
          </w:p>
        </w:tc>
        <w:tc>
          <w:tcPr>
            <w:tcW w:w="1984" w:type="dxa"/>
            <w:tcBorders>
              <w:top w:val="none" w:sz="0" w:space="0" w:color="auto"/>
              <w:left w:val="none" w:sz="0" w:space="0" w:color="auto"/>
              <w:right w:val="none" w:sz="0" w:space="0" w:color="auto"/>
              <w:tl2br w:val="none" w:sz="0" w:space="0" w:color="auto"/>
              <w:tr2bl w:val="none" w:sz="0" w:space="0" w:color="auto"/>
            </w:tcBorders>
          </w:tcPr>
          <w:p w14:paraId="2BD6A928" w14:textId="0D1664B6" w:rsidR="002D1469" w:rsidRDefault="002D1469" w:rsidP="008A6DF3">
            <w:pPr>
              <w:pStyle w:val="1TableText"/>
              <w:tabs>
                <w:tab w:val="num" w:pos="993"/>
              </w:tabs>
            </w:pPr>
            <w:r>
              <w:t>Criterion</w:t>
            </w:r>
          </w:p>
        </w:tc>
        <w:tc>
          <w:tcPr>
            <w:tcW w:w="1418" w:type="dxa"/>
            <w:tcBorders>
              <w:top w:val="none" w:sz="0" w:space="0" w:color="auto"/>
              <w:left w:val="none" w:sz="0" w:space="0" w:color="auto"/>
              <w:right w:val="none" w:sz="0" w:space="0" w:color="auto"/>
              <w:tl2br w:val="none" w:sz="0" w:space="0" w:color="auto"/>
              <w:tr2bl w:val="none" w:sz="0" w:space="0" w:color="auto"/>
            </w:tcBorders>
          </w:tcPr>
          <w:p w14:paraId="0F22412F" w14:textId="627BC44E" w:rsidR="002D1469" w:rsidRPr="00193B06" w:rsidRDefault="002D1469" w:rsidP="002D1469">
            <w:pPr>
              <w:pStyle w:val="1TableText"/>
              <w:tabs>
                <w:tab w:val="num" w:pos="993"/>
              </w:tabs>
            </w:pPr>
            <w:r>
              <w:t>Abbreviation</w:t>
            </w:r>
          </w:p>
        </w:tc>
      </w:tr>
      <w:tr w:rsidR="002D1469" w:rsidRPr="0002729A" w14:paraId="3D8EA9CD" w14:textId="77777777" w:rsidTr="00D14DCE">
        <w:tc>
          <w:tcPr>
            <w:tcW w:w="2694" w:type="dxa"/>
            <w:tcBorders>
              <w:top w:val="single" w:sz="12" w:space="0" w:color="000000" w:themeColor="text1"/>
            </w:tcBorders>
          </w:tcPr>
          <w:p w14:paraId="25AAABA5" w14:textId="3D4FCF66" w:rsidR="002D1469" w:rsidRPr="0002729A" w:rsidRDefault="002D1469" w:rsidP="006E1B94">
            <w:pPr>
              <w:pStyle w:val="1TableText"/>
              <w:tabs>
                <w:tab w:val="num" w:pos="993"/>
              </w:tabs>
            </w:pPr>
            <w:r>
              <w:t>Forward selection</w:t>
            </w:r>
          </w:p>
        </w:tc>
        <w:tc>
          <w:tcPr>
            <w:tcW w:w="1984" w:type="dxa"/>
            <w:tcBorders>
              <w:top w:val="single" w:sz="12" w:space="0" w:color="000000" w:themeColor="text1"/>
            </w:tcBorders>
          </w:tcPr>
          <w:p w14:paraId="39B23E6D" w14:textId="6D6889E7" w:rsidR="002D1469" w:rsidRDefault="002D1469" w:rsidP="002D33E3">
            <w:pPr>
              <w:pStyle w:val="1TableText"/>
              <w:tabs>
                <w:tab w:val="num" w:pos="993"/>
              </w:tabs>
            </w:pPr>
            <w:r>
              <w:t>J</w:t>
            </w:r>
            <w:r w:rsidR="002D33E3">
              <w:t>oint Mutual Information</w:t>
            </w:r>
          </w:p>
        </w:tc>
        <w:tc>
          <w:tcPr>
            <w:tcW w:w="1418" w:type="dxa"/>
            <w:tcBorders>
              <w:top w:val="single" w:sz="12" w:space="0" w:color="000000" w:themeColor="text1"/>
            </w:tcBorders>
          </w:tcPr>
          <w:p w14:paraId="1F878DFE" w14:textId="58D6AFC2" w:rsidR="002D1469" w:rsidRPr="007B31AB" w:rsidRDefault="002D1469" w:rsidP="004D3E92">
            <w:pPr>
              <w:pStyle w:val="1TableText"/>
              <w:tabs>
                <w:tab w:val="num" w:pos="993"/>
              </w:tabs>
            </w:pPr>
            <w:r>
              <w:t>FS-JMI</w:t>
            </w:r>
          </w:p>
        </w:tc>
      </w:tr>
      <w:tr w:rsidR="002D1469" w:rsidRPr="0002729A" w14:paraId="0943C0DB" w14:textId="77777777" w:rsidTr="00D14DCE">
        <w:tc>
          <w:tcPr>
            <w:tcW w:w="2694" w:type="dxa"/>
          </w:tcPr>
          <w:p w14:paraId="2515051A" w14:textId="2BA0E512" w:rsidR="002D1469" w:rsidRPr="0002729A" w:rsidRDefault="002D1469" w:rsidP="006E1B94">
            <w:pPr>
              <w:pStyle w:val="1TableText"/>
              <w:tabs>
                <w:tab w:val="num" w:pos="993"/>
              </w:tabs>
            </w:pPr>
            <w:r>
              <w:t>Feature Clustering and Ranking</w:t>
            </w:r>
          </w:p>
        </w:tc>
        <w:tc>
          <w:tcPr>
            <w:tcW w:w="1984" w:type="dxa"/>
          </w:tcPr>
          <w:p w14:paraId="70701B19" w14:textId="5332C99F" w:rsidR="002D1469" w:rsidRDefault="0007318B" w:rsidP="004D3E92">
            <w:pPr>
              <w:pStyle w:val="1TableText"/>
              <w:tabs>
                <w:tab w:val="num" w:pos="993"/>
              </w:tabs>
            </w:pPr>
            <w:r>
              <w:t>N</w:t>
            </w:r>
            <w:r w:rsidR="005122E9">
              <w:t>aive</w:t>
            </w:r>
            <w:r w:rsidR="002D1469">
              <w:t xml:space="preserve"> Bayes</w:t>
            </w:r>
          </w:p>
        </w:tc>
        <w:tc>
          <w:tcPr>
            <w:tcW w:w="1418" w:type="dxa"/>
          </w:tcPr>
          <w:p w14:paraId="327171F1" w14:textId="0840EBC1" w:rsidR="002D1469" w:rsidRPr="0002729A" w:rsidRDefault="002D1469" w:rsidP="004D3E92">
            <w:pPr>
              <w:pStyle w:val="1TableText"/>
              <w:tabs>
                <w:tab w:val="num" w:pos="993"/>
              </w:tabs>
            </w:pPr>
            <w:r>
              <w:t>FCR-</w:t>
            </w:r>
            <w:r w:rsidR="00DC1844">
              <w:t>NaiveBC</w:t>
            </w:r>
          </w:p>
        </w:tc>
      </w:tr>
      <w:tr w:rsidR="002D1469" w:rsidRPr="0002729A" w14:paraId="2F48F45E" w14:textId="77777777" w:rsidTr="00D14DCE">
        <w:tc>
          <w:tcPr>
            <w:tcW w:w="2694" w:type="dxa"/>
          </w:tcPr>
          <w:p w14:paraId="074A4B7B" w14:textId="1747CD26" w:rsidR="002D1469" w:rsidRPr="0002729A" w:rsidRDefault="002D1469" w:rsidP="006E1B94">
            <w:pPr>
              <w:pStyle w:val="1TableText"/>
              <w:tabs>
                <w:tab w:val="num" w:pos="993"/>
              </w:tabs>
            </w:pPr>
            <w:r>
              <w:t>Ranking</w:t>
            </w:r>
          </w:p>
        </w:tc>
        <w:tc>
          <w:tcPr>
            <w:tcW w:w="1984" w:type="dxa"/>
          </w:tcPr>
          <w:p w14:paraId="1C2DE745" w14:textId="3551E29D" w:rsidR="002D1469" w:rsidRDefault="0007318B" w:rsidP="004D3E92">
            <w:pPr>
              <w:pStyle w:val="1TableText"/>
              <w:tabs>
                <w:tab w:val="num" w:pos="993"/>
              </w:tabs>
            </w:pPr>
            <w:r>
              <w:t>N</w:t>
            </w:r>
            <w:r w:rsidR="005122E9">
              <w:t>aive</w:t>
            </w:r>
            <w:r w:rsidR="002D1469">
              <w:t xml:space="preserve"> Bayes</w:t>
            </w:r>
          </w:p>
        </w:tc>
        <w:tc>
          <w:tcPr>
            <w:tcW w:w="1418" w:type="dxa"/>
          </w:tcPr>
          <w:p w14:paraId="483E70D2" w14:textId="64CF52F7" w:rsidR="002D1469" w:rsidRPr="0002729A" w:rsidRDefault="002D1469" w:rsidP="004D3E92">
            <w:pPr>
              <w:pStyle w:val="1TableText"/>
              <w:tabs>
                <w:tab w:val="num" w:pos="993"/>
              </w:tabs>
            </w:pPr>
            <w:r>
              <w:t>Rank-</w:t>
            </w:r>
            <w:r w:rsidR="00DC1844">
              <w:t>NaiveBC</w:t>
            </w:r>
          </w:p>
        </w:tc>
      </w:tr>
      <w:tr w:rsidR="002D1469" w:rsidRPr="0002729A" w14:paraId="0C5B2DBF" w14:textId="77777777" w:rsidTr="00D14DCE">
        <w:tc>
          <w:tcPr>
            <w:tcW w:w="2694" w:type="dxa"/>
          </w:tcPr>
          <w:p w14:paraId="1CD38348" w14:textId="19EAF900" w:rsidR="002D1469" w:rsidRPr="0002729A" w:rsidRDefault="002D1469" w:rsidP="006E1B94">
            <w:pPr>
              <w:pStyle w:val="1TableText"/>
              <w:tabs>
                <w:tab w:val="num" w:pos="993"/>
              </w:tabs>
            </w:pPr>
            <w:r>
              <w:t>Forward selection</w:t>
            </w:r>
          </w:p>
        </w:tc>
        <w:tc>
          <w:tcPr>
            <w:tcW w:w="1984" w:type="dxa"/>
          </w:tcPr>
          <w:p w14:paraId="3E321D65" w14:textId="4A850F2C" w:rsidR="002D1469" w:rsidRDefault="0007318B" w:rsidP="004D3E92">
            <w:pPr>
              <w:pStyle w:val="1TableText"/>
              <w:tabs>
                <w:tab w:val="num" w:pos="993"/>
              </w:tabs>
            </w:pPr>
            <w:r>
              <w:t>N</w:t>
            </w:r>
            <w:r w:rsidR="005122E9">
              <w:t>aive</w:t>
            </w:r>
            <w:r w:rsidR="002D1469">
              <w:t xml:space="preserve"> Bayes</w:t>
            </w:r>
          </w:p>
        </w:tc>
        <w:tc>
          <w:tcPr>
            <w:tcW w:w="1418" w:type="dxa"/>
          </w:tcPr>
          <w:p w14:paraId="79601F6B" w14:textId="497EA545" w:rsidR="002D1469" w:rsidRPr="0002729A" w:rsidRDefault="002D1469" w:rsidP="004D3E92">
            <w:pPr>
              <w:pStyle w:val="1TableText"/>
              <w:tabs>
                <w:tab w:val="num" w:pos="993"/>
              </w:tabs>
            </w:pPr>
            <w:r>
              <w:t>FS-</w:t>
            </w:r>
            <w:r w:rsidR="00DC1844">
              <w:t>NaiveBC</w:t>
            </w:r>
          </w:p>
        </w:tc>
      </w:tr>
      <w:tr w:rsidR="002D1469" w:rsidRPr="0002729A" w14:paraId="6F7D10AF" w14:textId="77777777" w:rsidTr="00D14DCE">
        <w:tc>
          <w:tcPr>
            <w:tcW w:w="2694" w:type="dxa"/>
          </w:tcPr>
          <w:p w14:paraId="20F6B3CF" w14:textId="35D9794A" w:rsidR="002D1469" w:rsidRPr="0002729A" w:rsidRDefault="002D1469" w:rsidP="006E1B94">
            <w:pPr>
              <w:pStyle w:val="1TableText"/>
              <w:tabs>
                <w:tab w:val="num" w:pos="993"/>
              </w:tabs>
            </w:pPr>
            <w:r>
              <w:t>Backward elimination</w:t>
            </w:r>
          </w:p>
        </w:tc>
        <w:tc>
          <w:tcPr>
            <w:tcW w:w="1984" w:type="dxa"/>
          </w:tcPr>
          <w:p w14:paraId="1521D0D0" w14:textId="41C25904" w:rsidR="002D1469" w:rsidRDefault="0007318B" w:rsidP="004D3E92">
            <w:pPr>
              <w:pStyle w:val="1TableText"/>
              <w:tabs>
                <w:tab w:val="num" w:pos="993"/>
              </w:tabs>
            </w:pPr>
            <w:r>
              <w:t>N</w:t>
            </w:r>
            <w:r w:rsidR="005122E9">
              <w:t>aive</w:t>
            </w:r>
            <w:r w:rsidR="002D1469">
              <w:t xml:space="preserve"> Bayes</w:t>
            </w:r>
          </w:p>
        </w:tc>
        <w:tc>
          <w:tcPr>
            <w:tcW w:w="1418" w:type="dxa"/>
          </w:tcPr>
          <w:p w14:paraId="335CC140" w14:textId="312DD33D" w:rsidR="002D1469" w:rsidRPr="0002729A" w:rsidRDefault="002D1469" w:rsidP="004D3E92">
            <w:pPr>
              <w:pStyle w:val="1TableText"/>
              <w:tabs>
                <w:tab w:val="num" w:pos="993"/>
              </w:tabs>
            </w:pPr>
            <w:r>
              <w:t>BE-</w:t>
            </w:r>
            <w:r w:rsidR="00DC1844">
              <w:t>NaiveBC</w:t>
            </w:r>
          </w:p>
        </w:tc>
      </w:tr>
      <w:tr w:rsidR="002D1469" w:rsidRPr="0002729A" w14:paraId="4172BFB5" w14:textId="77777777" w:rsidTr="00D14DCE">
        <w:tc>
          <w:tcPr>
            <w:tcW w:w="2694" w:type="dxa"/>
          </w:tcPr>
          <w:p w14:paraId="25800D71" w14:textId="720CEE89" w:rsidR="002D1469" w:rsidRDefault="002D1469" w:rsidP="00F376FE">
            <w:pPr>
              <w:pStyle w:val="1TableText"/>
              <w:tabs>
                <w:tab w:val="num" w:pos="993"/>
              </w:tabs>
            </w:pPr>
            <w:r>
              <w:t>Feature Clustering and Ranking</w:t>
            </w:r>
          </w:p>
        </w:tc>
        <w:tc>
          <w:tcPr>
            <w:tcW w:w="1984" w:type="dxa"/>
          </w:tcPr>
          <w:p w14:paraId="3C906844" w14:textId="456456E7" w:rsidR="002D1469" w:rsidRDefault="002D1469" w:rsidP="00F376FE">
            <w:pPr>
              <w:pStyle w:val="1TableText"/>
              <w:tabs>
                <w:tab w:val="num" w:pos="993"/>
              </w:tabs>
            </w:pPr>
            <w:r>
              <w:t>Mutual information</w:t>
            </w:r>
          </w:p>
        </w:tc>
        <w:tc>
          <w:tcPr>
            <w:tcW w:w="1418" w:type="dxa"/>
          </w:tcPr>
          <w:p w14:paraId="0AFCC5BC" w14:textId="4FCB8F64" w:rsidR="002D1469" w:rsidRDefault="002D1469" w:rsidP="00F376FE">
            <w:pPr>
              <w:pStyle w:val="1TableText"/>
              <w:tabs>
                <w:tab w:val="num" w:pos="993"/>
              </w:tabs>
            </w:pPr>
            <w:r>
              <w:t>FCR-MI</w:t>
            </w:r>
          </w:p>
        </w:tc>
      </w:tr>
      <w:tr w:rsidR="002D1469" w:rsidRPr="0002729A" w14:paraId="2AADECF6" w14:textId="77777777" w:rsidTr="00D14DCE">
        <w:tc>
          <w:tcPr>
            <w:tcW w:w="2694" w:type="dxa"/>
          </w:tcPr>
          <w:p w14:paraId="6A315DA4" w14:textId="16B4F455" w:rsidR="002D1469" w:rsidRDefault="002D1469" w:rsidP="00F376FE">
            <w:pPr>
              <w:pStyle w:val="1TableText"/>
              <w:tabs>
                <w:tab w:val="num" w:pos="993"/>
              </w:tabs>
            </w:pPr>
            <w:r>
              <w:t>Ranking</w:t>
            </w:r>
          </w:p>
        </w:tc>
        <w:tc>
          <w:tcPr>
            <w:tcW w:w="1984" w:type="dxa"/>
          </w:tcPr>
          <w:p w14:paraId="02E24316" w14:textId="4859D6F9" w:rsidR="002D1469" w:rsidRDefault="002D1469" w:rsidP="00F376FE">
            <w:pPr>
              <w:pStyle w:val="1TableText"/>
              <w:tabs>
                <w:tab w:val="num" w:pos="993"/>
              </w:tabs>
            </w:pPr>
            <w:r>
              <w:t>Mutual information</w:t>
            </w:r>
          </w:p>
        </w:tc>
        <w:tc>
          <w:tcPr>
            <w:tcW w:w="1418" w:type="dxa"/>
          </w:tcPr>
          <w:p w14:paraId="3D3442B0" w14:textId="233315EE" w:rsidR="002D1469" w:rsidRDefault="002D1469" w:rsidP="00F376FE">
            <w:pPr>
              <w:pStyle w:val="1TableText"/>
              <w:tabs>
                <w:tab w:val="num" w:pos="993"/>
              </w:tabs>
            </w:pPr>
            <w:r>
              <w:t>Rank-MI</w:t>
            </w:r>
          </w:p>
        </w:tc>
      </w:tr>
      <w:tr w:rsidR="002D1469" w:rsidRPr="0002729A" w14:paraId="40EF09C2" w14:textId="77777777" w:rsidTr="00D14DCE">
        <w:tc>
          <w:tcPr>
            <w:tcW w:w="2694" w:type="dxa"/>
          </w:tcPr>
          <w:p w14:paraId="6D686EB5" w14:textId="341862BF" w:rsidR="002D1469" w:rsidRDefault="002D1469" w:rsidP="00F376FE">
            <w:pPr>
              <w:pStyle w:val="1TableText"/>
              <w:tabs>
                <w:tab w:val="num" w:pos="993"/>
              </w:tabs>
            </w:pPr>
            <w:r>
              <w:t>Forward selection</w:t>
            </w:r>
          </w:p>
        </w:tc>
        <w:tc>
          <w:tcPr>
            <w:tcW w:w="1984" w:type="dxa"/>
          </w:tcPr>
          <w:p w14:paraId="5A6C11AF" w14:textId="3998EBD2" w:rsidR="002D1469" w:rsidRDefault="002D1469" w:rsidP="00F376FE">
            <w:pPr>
              <w:pStyle w:val="1TableText"/>
              <w:tabs>
                <w:tab w:val="num" w:pos="993"/>
              </w:tabs>
            </w:pPr>
            <w:r>
              <w:t>Mutual information</w:t>
            </w:r>
          </w:p>
        </w:tc>
        <w:tc>
          <w:tcPr>
            <w:tcW w:w="1418" w:type="dxa"/>
          </w:tcPr>
          <w:p w14:paraId="7EEF5132" w14:textId="53BF8EEA" w:rsidR="002D1469" w:rsidRDefault="002D1469" w:rsidP="00F376FE">
            <w:pPr>
              <w:pStyle w:val="1TableText"/>
              <w:tabs>
                <w:tab w:val="num" w:pos="993"/>
              </w:tabs>
            </w:pPr>
            <w:r>
              <w:t>FS-MI</w:t>
            </w:r>
          </w:p>
        </w:tc>
      </w:tr>
      <w:tr w:rsidR="002D1469" w:rsidRPr="0002729A" w14:paraId="05F500B1" w14:textId="77777777" w:rsidTr="00D14DCE">
        <w:tc>
          <w:tcPr>
            <w:tcW w:w="2694" w:type="dxa"/>
          </w:tcPr>
          <w:p w14:paraId="2D563AD5" w14:textId="2508FBDA" w:rsidR="002D1469" w:rsidRDefault="002D1469" w:rsidP="00F376FE">
            <w:pPr>
              <w:pStyle w:val="1TableText"/>
              <w:tabs>
                <w:tab w:val="num" w:pos="993"/>
              </w:tabs>
            </w:pPr>
            <w:r>
              <w:t>Backward elimination</w:t>
            </w:r>
          </w:p>
        </w:tc>
        <w:tc>
          <w:tcPr>
            <w:tcW w:w="1984" w:type="dxa"/>
          </w:tcPr>
          <w:p w14:paraId="601BD1AC" w14:textId="3A9B9734" w:rsidR="002D1469" w:rsidRDefault="002D1469" w:rsidP="00F376FE">
            <w:pPr>
              <w:pStyle w:val="1TableText"/>
              <w:tabs>
                <w:tab w:val="num" w:pos="993"/>
              </w:tabs>
            </w:pPr>
            <w:r>
              <w:t>Mutual information</w:t>
            </w:r>
          </w:p>
        </w:tc>
        <w:tc>
          <w:tcPr>
            <w:tcW w:w="1418" w:type="dxa"/>
          </w:tcPr>
          <w:p w14:paraId="26479A96" w14:textId="4940E422" w:rsidR="002D1469" w:rsidRDefault="002D1469" w:rsidP="00F376FE">
            <w:pPr>
              <w:pStyle w:val="1TableText"/>
              <w:tabs>
                <w:tab w:val="num" w:pos="993"/>
              </w:tabs>
            </w:pPr>
            <w:r>
              <w:t>BE-MI</w:t>
            </w:r>
          </w:p>
        </w:tc>
      </w:tr>
    </w:tbl>
    <w:p w14:paraId="1CFEC864" w14:textId="77777777" w:rsidR="004D3E92" w:rsidRDefault="004D3E92" w:rsidP="004D3E92">
      <w:pPr>
        <w:spacing w:line="360" w:lineRule="auto"/>
        <w:jc w:val="both"/>
      </w:pPr>
    </w:p>
    <w:p w14:paraId="787B8F41" w14:textId="494D4211" w:rsidR="00895C65" w:rsidRDefault="00895C65" w:rsidP="00B46EE7">
      <w:pPr>
        <w:pStyle w:val="Newparagraph"/>
      </w:pPr>
      <w:r>
        <w:lastRenderedPageBreak/>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BA6C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manualFormatting" : "Kuncheva (2007)", "plainTextFormattedCitation" : "(Kuncheva 2007)", "previouslyFormattedCitation" : "(Kuncheva 2007)" }, "properties" : { "noteIndex" : 0 }, "schema" : "https://github.com/citation-style-language/schema/raw/master/csl-citation.json" }</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4"/>
        <w:gridCol w:w="542"/>
      </w:tblGrid>
      <w:tr w:rsidR="00B46EE7" w14:paraId="7E00ED5B" w14:textId="77777777" w:rsidTr="00B46EE7">
        <w:trPr>
          <w:trHeight w:val="1135"/>
        </w:trPr>
        <w:tc>
          <w:tcPr>
            <w:tcW w:w="4700" w:type="pct"/>
            <w:vAlign w:val="center"/>
          </w:tcPr>
          <w:p w14:paraId="16460279" w14:textId="3CFAA8C0" w:rsidR="00B46EE7" w:rsidRPr="00BC09E0" w:rsidRDefault="00B46EE7" w:rsidP="00B46EE7">
            <w:pPr>
              <w:pStyle w:val="Displayedequation"/>
            </w:pPr>
            <m:oMathPara>
              <m:oMathParaPr>
                <m:jc m:val="left"/>
              </m:oMathParaPr>
              <m:oMath>
                <m:r>
                  <w:rPr>
                    <w:rFonts w:ascii="Cambria Math" w:hAnsi="Cambria Math"/>
                  </w:rPr>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rn</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num>
                  <m:den>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k</m:t>
                    </m:r>
                    <m:r>
                      <m:rPr>
                        <m:sty m:val="p"/>
                      </m:rPr>
                      <w:rPr>
                        <w:rFonts w:ascii="Cambria Math" w:hAnsi="Cambria Math"/>
                      </w:rPr>
                      <m:t>)</m:t>
                    </m:r>
                  </m:den>
                </m:f>
              </m:oMath>
            </m:oMathPara>
          </w:p>
        </w:tc>
        <w:tc>
          <w:tcPr>
            <w:tcW w:w="300" w:type="pct"/>
            <w:vAlign w:val="center"/>
          </w:tcPr>
          <w:p w14:paraId="5124709C" w14:textId="77777777" w:rsidR="00B46EE7" w:rsidRPr="003B5532" w:rsidRDefault="00B46EE7" w:rsidP="00B46EE7">
            <w:pPr>
              <w:pStyle w:val="Displayedequation"/>
            </w:pPr>
            <w:r w:rsidRPr="003B5532">
              <w:t>(</w:t>
            </w:r>
            <w:r>
              <w:fldChar w:fldCharType="begin"/>
            </w:r>
            <w:r>
              <w:instrText xml:space="preserve"> SEQ MyEquation \* ARABIC </w:instrText>
            </w:r>
            <w:r>
              <w:fldChar w:fldCharType="separate"/>
            </w:r>
            <w:r w:rsidR="00FD6200">
              <w:rPr>
                <w:noProof/>
              </w:rPr>
              <w:t>3</w:t>
            </w:r>
            <w:r>
              <w:fldChar w:fldCharType="end"/>
            </w:r>
            <w:r w:rsidRPr="003B5532">
              <w:t>)</w:t>
            </w:r>
          </w:p>
        </w:tc>
      </w:tr>
    </w:tbl>
    <w:p w14:paraId="0E6F94EA" w14:textId="59BE5F3A" w:rsidR="001B5358" w:rsidRDefault="00494541" w:rsidP="00B46EE7">
      <w:pPr>
        <w:pStyle w:val="Newparagrap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BA6C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plainTextFormattedCitation" : "(Kuncheva 2007)", "previouslyFormattedCitation" : "(Kuncheva 2007)" }, "properties" : { "noteIndex" : 0 }, "schema" : "https://github.com/citation-style-language/schema/raw/master/csl-citation.json" }</w:instrText>
      </w:r>
      <w:r w:rsidR="00B417EF">
        <w:fldChar w:fldCharType="separate"/>
      </w:r>
      <w:r w:rsidR="00BA6C51" w:rsidRPr="00BA6C51">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B46EE7">
      <w:pPr>
        <w:pStyle w:val="Newparagraph"/>
      </w:pPr>
    </w:p>
    <w:p w14:paraId="5E5827D7" w14:textId="372332DA" w:rsidR="006E1B94" w:rsidRDefault="002C55DA" w:rsidP="00B46EE7">
      <w:pPr>
        <w:pStyle w:val="Newparagraph"/>
      </w:pPr>
      <w:r>
        <w:t>A</w:t>
      </w:r>
      <w:r w:rsidR="006E1B94">
        <w:t xml:space="preserve"> </w:t>
      </w:r>
      <w:r w:rsidR="00A05AE5">
        <w:t>k-</w:t>
      </w:r>
      <w:r w:rsidR="006E1B94">
        <w:t>nearest</w:t>
      </w:r>
      <w:r w:rsidR="00A05AE5">
        <w:t>-</w:t>
      </w:r>
      <w:r w:rsidR="006E1B94">
        <w:t>neighbour</w:t>
      </w:r>
      <w:r w:rsidR="00F27743">
        <w:t xml:space="preserve"> </w:t>
      </w:r>
      <w:r w:rsidR="00A05AE5">
        <w:t>(k-NN)</w:t>
      </w:r>
      <w:r w:rsidR="006E1B94">
        <w:t xml:space="preserve"> classifier (with </w:t>
      </w:r>
      <m:oMath>
        <m:r>
          <w:rPr>
            <w:rFonts w:ascii="Cambria Math" w:hAnsi="Cambria Math"/>
          </w:rPr>
          <m:t>k=3</m:t>
        </m:r>
      </m:oMath>
      <w:r w:rsidR="006E1B94">
        <w:t xml:space="preserve">) was used to evaluate the accuracy of the features selected by each method.  </w:t>
      </w:r>
      <w:r w:rsidR="00A05AE5">
        <w:t xml:space="preserve">k-NN is a generic classifier that makes </w:t>
      </w:r>
      <w:r w:rsidR="00B42441">
        <w:t>no</w:t>
      </w:r>
      <w:r w:rsidR="00A05AE5">
        <w:t xml:space="preserve"> assumptions about the data and requires no tuning.  While other classifiers may be more accurate in particular situations, k-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k-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B46EE7">
      <w:pPr>
        <w:pStyle w:val="Newparagraph"/>
      </w:pPr>
    </w:p>
    <w:p w14:paraId="12468660" w14:textId="14ECFDC3" w:rsidR="005008D8" w:rsidRDefault="005008D8" w:rsidP="00B46EE7">
      <w:pPr>
        <w:pStyle w:val="Newparagrap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he accuracy of a k-NN classifier (</w:t>
      </w:r>
      <m:oMath>
        <m:r>
          <w:rPr>
            <w:rFonts w:ascii="Cambria Math" w:hAnsi="Cambria Math"/>
          </w:rPr>
          <m:t>k=3</m:t>
        </m:r>
      </m:oMath>
      <w:r>
        <w:t xml:space="preserve">), trained on the first </w:t>
      </w:r>
      <w:r w:rsidR="00B42441">
        <w:rPr>
          <w:i/>
        </w:rPr>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B46EE7">
      <w:pPr>
        <w:pStyle w:val="Newparagraph"/>
      </w:pPr>
    </w:p>
    <w:p w14:paraId="4CB86DBF" w14:textId="509FE46D" w:rsidR="00731384" w:rsidRDefault="005B388C" w:rsidP="00B46EE7">
      <w:pPr>
        <w:pStyle w:val="Newparagrap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T</w:t>
      </w:r>
      <w:r w:rsidR="0028101A">
        <w:t xml:space="preserve">he </w:t>
      </w:r>
      <w:r w:rsidR="00356DA1">
        <w:t xml:space="preserve">dissimilarity threshold </w:t>
      </w:r>
      <w:r w:rsidR="0028101A">
        <w:t xml:space="preserve">at which to extract the feature clusters </w:t>
      </w:r>
      <w:r>
        <w:t xml:space="preserve">from the hierarchy </w:t>
      </w:r>
      <w:r w:rsidR="0028101A">
        <w:t xml:space="preserve">was determined by visual inspection of the dendrogram for each dataset.  </w:t>
      </w:r>
      <w:r w:rsidR="00356DA1">
        <w:t>Thresholds at which the clusters were</w:t>
      </w:r>
      <w:r w:rsidR="0028101A">
        <w:t xml:space="preserve"> both stable and strongly correlated </w:t>
      </w:r>
      <w:r>
        <w:t>were favoured</w:t>
      </w:r>
      <w:r w:rsidR="008454AA">
        <w:t xml:space="preserve"> (see section </w:t>
      </w:r>
      <w:r w:rsidR="008454AA">
        <w:fldChar w:fldCharType="begin"/>
      </w:r>
      <w:r w:rsidR="008454AA">
        <w:instrText xml:space="preserve"> REF _Ref475980656 \r \h </w:instrText>
      </w:r>
      <w:r w:rsidR="008454AA">
        <w:fldChar w:fldCharType="separate"/>
      </w:r>
      <w:r w:rsidR="00FD6200">
        <w:t>2.1</w:t>
      </w:r>
      <w:r w:rsidR="008454AA">
        <w:fldChar w:fldCharType="end"/>
      </w:r>
      <w:r w:rsidR="008454AA">
        <w:t xml:space="preserve"> for a description of these concepts)</w:t>
      </w:r>
      <w:r>
        <w:t>.</w:t>
      </w:r>
      <w:r w:rsidR="0028101A">
        <w:t xml:space="preserve"> </w:t>
      </w:r>
      <w:r w:rsidR="00420DF1">
        <w:t xml:space="preserve"> </w:t>
      </w:r>
      <w:r w:rsidR="00721FEA">
        <w:t>Th</w:t>
      </w:r>
      <w:r w:rsidR="00B42441">
        <w:t>e chosen</w:t>
      </w:r>
      <w:r w:rsidR="00721FEA">
        <w:t xml:space="preserve"> </w:t>
      </w:r>
      <w:r w:rsidR="00356DA1">
        <w:t xml:space="preserve">threshold </w:t>
      </w:r>
      <w:r w:rsidR="00721FEA">
        <w:t xml:space="preserve">was used across all bootstraps of </w:t>
      </w:r>
      <w:r w:rsidR="001B4634">
        <w:t xml:space="preserve">the </w:t>
      </w:r>
      <w:r w:rsidR="00721FEA">
        <w:t xml:space="preserve">data set.  </w:t>
      </w:r>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B46EE7">
      <w:pPr>
        <w:pStyle w:val="Newparagraph"/>
      </w:pPr>
    </w:p>
    <w:p w14:paraId="6C68DD00" w14:textId="079AA457" w:rsidR="00435086" w:rsidRDefault="00DA04AE" w:rsidP="00B46EE7">
      <w:pPr>
        <w:pStyle w:val="Newparagrap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E50D84">
        <w:t>“non-dominated”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The concept of “Pareto optimality”, is used to find a single optimal solution in terms of multiple criteria.  In the context of our evaluation, the</w:t>
      </w:r>
      <w:r w:rsidR="001E41CC">
        <w:t xml:space="preserve"> “Pareto front”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The methods in this set are called “non-dominated”</w:t>
      </w:r>
      <w:r w:rsidR="001A2C91">
        <w:t xml:space="preserve"> </w:t>
      </w:r>
      <w:r w:rsidR="001A2C91">
        <w:fldChar w:fldCharType="begin" w:fldLock="1"/>
      </w:r>
      <w:r w:rsidR="00BA6C51">
        <w:instrText>ADDIN CSL_CITATION { "citationItems" : [ { "id" : "ITEM-1", "itemData" : { "author" : [ { "dropping-particle" : "", "family" : "Mishra", "given" : "K K", "non-dropping-particle" : "", "parse-names" : false, "suffix" : "" }, { "dropping-particle" : "", "family" : "Harit", "given" : "Sandeep", "non-dropping-particle" : "", "parse-names" : false, "suffix" : "" } ], "container-title" : "Multi-Objective Optimization using Evolutionary Algorithms", "id" : "ITEM-1", "issue" : "25", "issued" : { "date-parts" : [ [ "2010" ] ] }, "page" : "35-39", "title" : "A fast algorithm for finding the non dominated set in multi objective optimization", "type" : "article-journal", "volume" : "1" }, "uris" : [ "http://www.mendeley.com/documents/?uuid=c3ce07e9-76eb-4b6a-9d0f-ef1436288143" ] } ], "mendeley" : { "formattedCitation" : "(Mishra and Harit 2010)", "plainTextFormattedCitation" : "(Mishra and Harit 2010)", "previouslyFormattedCitation" : "(Mishra and Harit 2010)" }, "properties" : { "noteIndex" : 0 }, "schema" : "https://github.com/citation-style-language/schema/raw/master/csl-citation.json" }</w:instrText>
      </w:r>
      <w:r w:rsidR="001A2C91">
        <w:fldChar w:fldCharType="separate"/>
      </w:r>
      <w:r w:rsidR="00BA6C51" w:rsidRPr="00BA6C5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The average of the non-</w:t>
      </w:r>
      <w:r w:rsidR="003144BA">
        <w:lastRenderedPageBreak/>
        <w:t xml:space="preserve">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B46EE7">
      <w:pPr>
        <w:pStyle w:val="Newparagraph"/>
      </w:pPr>
    </w:p>
    <w:p w14:paraId="2EC644A0" w14:textId="6DA3EFC8" w:rsidR="00245357" w:rsidRDefault="00245357" w:rsidP="00B46EE7">
      <w:pPr>
        <w:pStyle w:val="Newparagraph"/>
      </w:pPr>
      <w:r>
        <w:t>The bulk of the software implementation was done in Matlab</w:t>
      </w:r>
      <w:r w:rsidRPr="00305563">
        <w:rPr>
          <w:vertAlign w:val="superscript"/>
        </w:rPr>
        <w:t>TM</w:t>
      </w:r>
      <w:r>
        <w:t xml:space="preserve">, making use of the PRTools toolbox </w:t>
      </w:r>
      <w:r>
        <w:fldChar w:fldCharType="begin" w:fldLock="1"/>
      </w:r>
      <w:r w:rsidR="00BA6C51">
        <w:instrText>ADDIN CSL_CITATION { "citationItems" : [ { "id" : "ITEM-1", "itemData" : { "URL" : "http://prtools.org/prtools/", "accessed" : { "date-parts" : [ [ "2016", "10", "20" ] ] }, "author" : [ { "dropping-particle" : "", "family" : "TU Delft", "given" : "", "non-dropping-particle" : "", "parse-names" : false, "suffix" : "" } ], "id" : "ITEM-1", "issued" : { "date-parts" : [ [ "2015" ] ] }, "title" : "PRTools", "type" : "webpage" }, "uris" : [ "http://www.mendeley.com/documents/?uuid=12b59a0c-c7f4-438d-99bd-f33158cb050c" ] } ], "mendeley" : { "formattedCitation" : "(TU Delft 2015)", "plainTextFormattedCitation" : "(TU Delft 2015)", "previouslyFormattedCitation" : "(TU Delft 2015)" }, "properties" : { "noteIndex" : 0 }, "schema" : "https://github.com/citation-style-language/schema/raw/master/csl-citation.json" }</w:instrText>
      </w:r>
      <w:r>
        <w:fldChar w:fldCharType="separate"/>
      </w:r>
      <w:r w:rsidR="00BA6C51" w:rsidRPr="00BA6C51">
        <w:rPr>
          <w:noProof/>
        </w:rPr>
        <w:t>(TU Delft 2015)</w:t>
      </w:r>
      <w:r>
        <w:fldChar w:fldCharType="end"/>
      </w:r>
      <w:r>
        <w:t>.  The MI and JMI criteria were computed using the FEAST (FEAture Selection Toolbox) C</w:t>
      </w:r>
      <w:r w:rsidR="00A9661F">
        <w:t>++</w:t>
      </w:r>
      <w:r>
        <w:t xml:space="preserve"> implementation </w:t>
      </w:r>
      <w:r>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fldChar w:fldCharType="separate"/>
      </w:r>
      <w:r w:rsidR="00BA6C51" w:rsidRPr="00BA6C51">
        <w:rPr>
          <w:noProof/>
        </w:rPr>
        <w:t>(Brown et al. 2012)</w:t>
      </w:r>
      <w:r>
        <w:fldChar w:fldCharType="end"/>
      </w:r>
      <w:r>
        <w:t xml:space="preserve">.  </w:t>
      </w:r>
    </w:p>
    <w:p w14:paraId="1DA6EB29" w14:textId="77777777" w:rsidR="00416694" w:rsidRDefault="0008112F" w:rsidP="0008112F">
      <w:pPr>
        <w:pStyle w:val="Heading1"/>
      </w:pPr>
      <w:r>
        <w:t>Results and Discussion</w:t>
      </w:r>
    </w:p>
    <w:p w14:paraId="22F0D52B" w14:textId="2DE6A3FE" w:rsidR="009714A2" w:rsidRDefault="009714A2" w:rsidP="00B46EE7">
      <w:pPr>
        <w:pStyle w:val="Paragraph"/>
      </w:pPr>
      <w:r>
        <w:t xml:space="preserve">The </w:t>
      </w:r>
      <w:r w:rsidR="00A9661F">
        <w:t xml:space="preserve">chosen </w:t>
      </w:r>
      <w:r w:rsidR="0000460F">
        <w:t xml:space="preserve">FCR </w:t>
      </w:r>
      <w:r w:rsidR="00A9661F">
        <w:t xml:space="preserve">correlation </w:t>
      </w:r>
      <w:r w:rsidR="0024411F">
        <w:t>dissimilarity</w:t>
      </w:r>
      <w:r w:rsidR="00A9661F">
        <w:t xml:space="preserve"> thresholds</w:t>
      </w:r>
      <w:r>
        <w:t xml:space="preserve"> and </w:t>
      </w:r>
      <w:r w:rsidR="00A9661F">
        <w:t xml:space="preserve">corresponding </w:t>
      </w:r>
      <w:r>
        <w:t xml:space="preserve">number of features selected for each data set are detailed in </w:t>
      </w:r>
      <w:r w:rsidR="00FD6200">
        <w:fldChar w:fldCharType="begin"/>
      </w:r>
      <w:r w:rsidR="00FD6200">
        <w:instrText xml:space="preserve"> REF _Ref493175947 \h </w:instrText>
      </w:r>
      <w:r w:rsidR="00FD6200">
        <w:fldChar w:fldCharType="separate"/>
      </w:r>
      <w:r w:rsidR="00FD6200">
        <w:t xml:space="preserve">Table </w:t>
      </w:r>
      <w:r w:rsidR="00FD6200">
        <w:rPr>
          <w:noProof/>
        </w:rPr>
        <w:t>3</w:t>
      </w:r>
      <w:r w:rsidR="00FD6200">
        <w:fldChar w:fldCharType="end"/>
      </w:r>
      <w:r w:rsidR="00FD6200">
        <w:t>.</w:t>
      </w:r>
      <w:r>
        <w:t xml:space="preserve">  </w:t>
      </w:r>
    </w:p>
    <w:p w14:paraId="0C2E8739" w14:textId="1224B10F" w:rsidR="009714A2" w:rsidRDefault="009714A2" w:rsidP="00B46EE7">
      <w:pPr>
        <w:pStyle w:val="Tabletitle"/>
      </w:pPr>
      <w:bookmarkStart w:id="8" w:name="_Ref493175947"/>
      <w:r>
        <w:t xml:space="preserve">Table </w:t>
      </w:r>
      <w:r>
        <w:fldChar w:fldCharType="begin"/>
      </w:r>
      <w:r>
        <w:instrText xml:space="preserve"> SEQ Table \* ARABIC </w:instrText>
      </w:r>
      <w:r>
        <w:fldChar w:fldCharType="separate"/>
      </w:r>
      <w:r w:rsidR="00FD6200">
        <w:rPr>
          <w:noProof/>
        </w:rPr>
        <w:t>3</w:t>
      </w:r>
      <w:r>
        <w:fldChar w:fldCharType="end"/>
      </w:r>
      <w:bookmarkEnd w:id="8"/>
      <w:r w:rsidR="00FD6200">
        <w:t xml:space="preserve">.  </w:t>
      </w:r>
      <w:r>
        <w:t>Feature selection parameters</w:t>
      </w:r>
    </w:p>
    <w:tbl>
      <w:tblPr>
        <w:tblStyle w:val="MyThesisTable"/>
        <w:tblW w:w="0" w:type="auto"/>
        <w:tblLayout w:type="fixed"/>
        <w:tblLook w:val="01E0" w:firstRow="1" w:lastRow="1" w:firstColumn="1" w:lastColumn="1" w:noHBand="0" w:noVBand="0"/>
      </w:tblPr>
      <w:tblGrid>
        <w:gridCol w:w="1560"/>
        <w:gridCol w:w="1417"/>
        <w:gridCol w:w="1418"/>
      </w:tblGrid>
      <w:tr w:rsidR="009714A2" w:rsidRPr="0002729A" w14:paraId="555076A4" w14:textId="77777777" w:rsidTr="0024411F">
        <w:trPr>
          <w:cnfStyle w:val="100000000000" w:firstRow="1" w:lastRow="0" w:firstColumn="0" w:lastColumn="0" w:oddVBand="0" w:evenVBand="0" w:oddHBand="0" w:evenHBand="0" w:firstRowFirstColumn="0" w:firstRowLastColumn="0" w:lastRowFirstColumn="0" w:lastRowLastColumn="0"/>
        </w:trPr>
        <w:tc>
          <w:tcPr>
            <w:tcW w:w="1560" w:type="dxa"/>
          </w:tcPr>
          <w:p w14:paraId="70065CD0" w14:textId="77777777" w:rsidR="009714A2" w:rsidRPr="00193B06" w:rsidRDefault="009714A2" w:rsidP="0024411F">
            <w:pPr>
              <w:pStyle w:val="1TableText"/>
              <w:tabs>
                <w:tab w:val="num" w:pos="993"/>
              </w:tabs>
              <w:jc w:val="center"/>
            </w:pPr>
            <w:r>
              <w:t>Data Set</w:t>
            </w:r>
          </w:p>
        </w:tc>
        <w:tc>
          <w:tcPr>
            <w:tcW w:w="1417" w:type="dxa"/>
          </w:tcPr>
          <w:p w14:paraId="3F237FDD" w14:textId="77777777" w:rsidR="009714A2" w:rsidRPr="00193B06" w:rsidRDefault="009714A2" w:rsidP="0024411F">
            <w:pPr>
              <w:pStyle w:val="1TableText"/>
              <w:tabs>
                <w:tab w:val="num" w:pos="993"/>
              </w:tabs>
            </w:pPr>
            <w:r>
              <w:t>Num Features to Select</w:t>
            </w:r>
          </w:p>
        </w:tc>
        <w:tc>
          <w:tcPr>
            <w:tcW w:w="1418" w:type="dxa"/>
          </w:tcPr>
          <w:p w14:paraId="4FED1521" w14:textId="2CFC09B9" w:rsidR="009714A2" w:rsidRDefault="009714A2" w:rsidP="0024411F">
            <w:pPr>
              <w:pStyle w:val="1TableText"/>
              <w:tabs>
                <w:tab w:val="num" w:pos="993"/>
              </w:tabs>
            </w:pPr>
            <w:r>
              <w:t xml:space="preserve">FCR </w:t>
            </w:r>
            <w:r w:rsidR="0024411F">
              <w:t>Dissimilarity</w:t>
            </w:r>
            <w:r w:rsidR="00A9661F">
              <w:t xml:space="preserve"> Threshold</w:t>
            </w:r>
          </w:p>
        </w:tc>
      </w:tr>
      <w:tr w:rsidR="009714A2" w:rsidRPr="0002729A" w14:paraId="6B94A930" w14:textId="77777777" w:rsidTr="0024411F">
        <w:tc>
          <w:tcPr>
            <w:tcW w:w="1560" w:type="dxa"/>
            <w:tcBorders>
              <w:right w:val="nil"/>
            </w:tcBorders>
          </w:tcPr>
          <w:p w14:paraId="0AE461C0" w14:textId="77777777" w:rsidR="009714A2" w:rsidRPr="0002729A" w:rsidRDefault="009714A2" w:rsidP="0024411F">
            <w:pPr>
              <w:pStyle w:val="1TableText"/>
              <w:tabs>
                <w:tab w:val="num" w:pos="993"/>
              </w:tabs>
            </w:pPr>
            <w:r>
              <w:t>Spekboom</w:t>
            </w:r>
          </w:p>
        </w:tc>
        <w:tc>
          <w:tcPr>
            <w:tcW w:w="1417" w:type="dxa"/>
            <w:tcBorders>
              <w:left w:val="nil"/>
              <w:right w:val="nil"/>
            </w:tcBorders>
          </w:tcPr>
          <w:p w14:paraId="7686B300" w14:textId="77777777" w:rsidR="009714A2" w:rsidRPr="00F12FB2" w:rsidRDefault="009714A2" w:rsidP="0024411F">
            <w:pPr>
              <w:pStyle w:val="1TableText"/>
              <w:tabs>
                <w:tab w:val="num" w:pos="993"/>
              </w:tabs>
            </w:pPr>
            <w:r>
              <w:t>6</w:t>
            </w:r>
          </w:p>
        </w:tc>
        <w:tc>
          <w:tcPr>
            <w:tcW w:w="1418" w:type="dxa"/>
            <w:tcBorders>
              <w:left w:val="nil"/>
              <w:right w:val="nil"/>
            </w:tcBorders>
          </w:tcPr>
          <w:p w14:paraId="288E064E" w14:textId="77777777" w:rsidR="009714A2" w:rsidRDefault="009714A2" w:rsidP="0024411F">
            <w:pPr>
              <w:pStyle w:val="1TableText"/>
              <w:tabs>
                <w:tab w:val="num" w:pos="993"/>
              </w:tabs>
            </w:pPr>
            <w:r>
              <w:t>0.2</w:t>
            </w:r>
          </w:p>
        </w:tc>
      </w:tr>
      <w:tr w:rsidR="009714A2" w:rsidRPr="0002729A" w14:paraId="4DDD586B" w14:textId="77777777" w:rsidTr="0024411F">
        <w:tc>
          <w:tcPr>
            <w:tcW w:w="1560" w:type="dxa"/>
            <w:tcBorders>
              <w:right w:val="nil"/>
            </w:tcBorders>
          </w:tcPr>
          <w:p w14:paraId="412B81E3" w14:textId="77777777" w:rsidR="009714A2" w:rsidRPr="0002729A" w:rsidRDefault="009714A2" w:rsidP="0024411F">
            <w:pPr>
              <w:pStyle w:val="1TableText"/>
              <w:tabs>
                <w:tab w:val="num" w:pos="993"/>
              </w:tabs>
            </w:pPr>
            <w:r>
              <w:t>Synthetic</w:t>
            </w:r>
          </w:p>
        </w:tc>
        <w:tc>
          <w:tcPr>
            <w:tcW w:w="1417" w:type="dxa"/>
            <w:tcBorders>
              <w:left w:val="nil"/>
              <w:right w:val="nil"/>
            </w:tcBorders>
          </w:tcPr>
          <w:p w14:paraId="3D22A739" w14:textId="77777777" w:rsidR="009714A2" w:rsidRPr="0002729A" w:rsidRDefault="009714A2" w:rsidP="0024411F">
            <w:pPr>
              <w:pStyle w:val="1TableText"/>
              <w:tabs>
                <w:tab w:val="num" w:pos="993"/>
              </w:tabs>
            </w:pPr>
            <w:r>
              <w:t>5</w:t>
            </w:r>
          </w:p>
        </w:tc>
        <w:tc>
          <w:tcPr>
            <w:tcW w:w="1418" w:type="dxa"/>
            <w:tcBorders>
              <w:left w:val="nil"/>
              <w:right w:val="nil"/>
            </w:tcBorders>
          </w:tcPr>
          <w:p w14:paraId="757613AA" w14:textId="77777777" w:rsidR="009714A2" w:rsidRPr="0002729A" w:rsidRDefault="009714A2" w:rsidP="0024411F">
            <w:pPr>
              <w:pStyle w:val="1TableText"/>
              <w:tabs>
                <w:tab w:val="num" w:pos="993"/>
              </w:tabs>
            </w:pPr>
            <w:r>
              <w:t>0.15</w:t>
            </w:r>
          </w:p>
        </w:tc>
      </w:tr>
      <w:tr w:rsidR="009714A2" w:rsidRPr="0002729A" w14:paraId="7D7FD9BE" w14:textId="77777777" w:rsidTr="0024411F">
        <w:tc>
          <w:tcPr>
            <w:tcW w:w="1560" w:type="dxa"/>
            <w:tcBorders>
              <w:right w:val="nil"/>
            </w:tcBorders>
          </w:tcPr>
          <w:p w14:paraId="3F95DDDC" w14:textId="77777777" w:rsidR="009714A2" w:rsidRPr="0002729A" w:rsidRDefault="009714A2" w:rsidP="0024411F">
            <w:pPr>
              <w:pStyle w:val="1TableText"/>
              <w:tabs>
                <w:tab w:val="num" w:pos="993"/>
              </w:tabs>
            </w:pPr>
            <w:r>
              <w:t>Statlog Landsat</w:t>
            </w:r>
          </w:p>
        </w:tc>
        <w:tc>
          <w:tcPr>
            <w:tcW w:w="1417" w:type="dxa"/>
            <w:tcBorders>
              <w:left w:val="nil"/>
              <w:right w:val="nil"/>
            </w:tcBorders>
          </w:tcPr>
          <w:p w14:paraId="736D045B" w14:textId="77777777" w:rsidR="009714A2" w:rsidRPr="0002729A" w:rsidRDefault="009714A2" w:rsidP="0024411F">
            <w:pPr>
              <w:pStyle w:val="1TableText"/>
              <w:tabs>
                <w:tab w:val="num" w:pos="993"/>
              </w:tabs>
            </w:pPr>
            <w:r>
              <w:t>4</w:t>
            </w:r>
          </w:p>
        </w:tc>
        <w:tc>
          <w:tcPr>
            <w:tcW w:w="1418" w:type="dxa"/>
            <w:tcBorders>
              <w:left w:val="nil"/>
              <w:right w:val="nil"/>
            </w:tcBorders>
          </w:tcPr>
          <w:p w14:paraId="384D032E" w14:textId="77777777" w:rsidR="009714A2" w:rsidRPr="0002729A" w:rsidRDefault="009714A2" w:rsidP="0024411F">
            <w:pPr>
              <w:pStyle w:val="1TableText"/>
              <w:tabs>
                <w:tab w:val="num" w:pos="993"/>
              </w:tabs>
            </w:pPr>
            <w:r>
              <w:t>0.2</w:t>
            </w:r>
          </w:p>
        </w:tc>
      </w:tr>
      <w:tr w:rsidR="009714A2" w:rsidRPr="0002729A" w14:paraId="04795269" w14:textId="77777777" w:rsidTr="0024411F">
        <w:tc>
          <w:tcPr>
            <w:tcW w:w="1560" w:type="dxa"/>
            <w:tcBorders>
              <w:right w:val="nil"/>
            </w:tcBorders>
          </w:tcPr>
          <w:p w14:paraId="2CD14CA7" w14:textId="77777777" w:rsidR="009714A2" w:rsidRPr="0002729A" w:rsidRDefault="009714A2" w:rsidP="0024411F">
            <w:pPr>
              <w:pStyle w:val="1TableText"/>
              <w:tabs>
                <w:tab w:val="num" w:pos="993"/>
              </w:tabs>
            </w:pPr>
            <w:r>
              <w:t>Urban Land Cover</w:t>
            </w:r>
          </w:p>
        </w:tc>
        <w:tc>
          <w:tcPr>
            <w:tcW w:w="1417" w:type="dxa"/>
            <w:tcBorders>
              <w:left w:val="nil"/>
              <w:right w:val="nil"/>
            </w:tcBorders>
          </w:tcPr>
          <w:p w14:paraId="74767B9B" w14:textId="77777777" w:rsidR="009714A2" w:rsidRPr="0002729A" w:rsidRDefault="009714A2" w:rsidP="0024411F">
            <w:pPr>
              <w:pStyle w:val="1TableText"/>
              <w:tabs>
                <w:tab w:val="num" w:pos="993"/>
              </w:tabs>
            </w:pPr>
            <w:r>
              <w:t>4</w:t>
            </w:r>
          </w:p>
        </w:tc>
        <w:tc>
          <w:tcPr>
            <w:tcW w:w="1418" w:type="dxa"/>
            <w:tcBorders>
              <w:left w:val="nil"/>
              <w:right w:val="nil"/>
            </w:tcBorders>
          </w:tcPr>
          <w:p w14:paraId="0070DA74" w14:textId="77777777" w:rsidR="009714A2" w:rsidRPr="0002729A" w:rsidRDefault="009714A2" w:rsidP="0024411F">
            <w:pPr>
              <w:pStyle w:val="1TableText"/>
              <w:tabs>
                <w:tab w:val="num" w:pos="993"/>
              </w:tabs>
            </w:pPr>
            <w:r>
              <w:t>0.3</w:t>
            </w:r>
          </w:p>
        </w:tc>
      </w:tr>
      <w:tr w:rsidR="009714A2" w:rsidRPr="0002729A" w14:paraId="78B67B88" w14:textId="77777777" w:rsidTr="0024411F">
        <w:tc>
          <w:tcPr>
            <w:tcW w:w="1560" w:type="dxa"/>
            <w:tcBorders>
              <w:right w:val="nil"/>
            </w:tcBorders>
          </w:tcPr>
          <w:p w14:paraId="3D5B3773" w14:textId="77777777" w:rsidR="009714A2" w:rsidRPr="0002729A" w:rsidRDefault="009714A2" w:rsidP="0024411F">
            <w:pPr>
              <w:pStyle w:val="1TableText"/>
              <w:tabs>
                <w:tab w:val="num" w:pos="993"/>
              </w:tabs>
            </w:pPr>
            <w:r>
              <w:t>Botswana</w:t>
            </w:r>
          </w:p>
        </w:tc>
        <w:tc>
          <w:tcPr>
            <w:tcW w:w="1417" w:type="dxa"/>
            <w:tcBorders>
              <w:left w:val="nil"/>
              <w:right w:val="nil"/>
            </w:tcBorders>
          </w:tcPr>
          <w:p w14:paraId="6F6B09AE" w14:textId="77777777" w:rsidR="009714A2" w:rsidRPr="0002729A" w:rsidRDefault="009714A2" w:rsidP="0024411F">
            <w:pPr>
              <w:pStyle w:val="1TableText"/>
              <w:tabs>
                <w:tab w:val="num" w:pos="993"/>
              </w:tabs>
            </w:pPr>
            <w:r>
              <w:t>7</w:t>
            </w:r>
          </w:p>
        </w:tc>
        <w:tc>
          <w:tcPr>
            <w:tcW w:w="1418" w:type="dxa"/>
            <w:tcBorders>
              <w:left w:val="nil"/>
              <w:right w:val="nil"/>
            </w:tcBorders>
          </w:tcPr>
          <w:p w14:paraId="785F3D10" w14:textId="77777777" w:rsidR="009714A2" w:rsidRPr="0002729A" w:rsidRDefault="009714A2" w:rsidP="0024411F">
            <w:pPr>
              <w:pStyle w:val="1TableText"/>
              <w:tabs>
                <w:tab w:val="num" w:pos="993"/>
              </w:tabs>
            </w:pPr>
            <w:r>
              <w:t>0.03</w:t>
            </w:r>
          </w:p>
        </w:tc>
      </w:tr>
      <w:tr w:rsidR="009714A2" w:rsidRPr="0002729A" w14:paraId="19A1AB1F" w14:textId="77777777" w:rsidTr="0024411F">
        <w:tc>
          <w:tcPr>
            <w:tcW w:w="1560" w:type="dxa"/>
            <w:tcBorders>
              <w:bottom w:val="single" w:sz="12" w:space="0" w:color="000000" w:themeColor="text1"/>
              <w:right w:val="nil"/>
            </w:tcBorders>
          </w:tcPr>
          <w:p w14:paraId="0BADFFD4" w14:textId="77777777" w:rsidR="009714A2" w:rsidRPr="0002729A" w:rsidRDefault="009714A2" w:rsidP="0024411F">
            <w:pPr>
              <w:pStyle w:val="1TableText"/>
              <w:tabs>
                <w:tab w:val="num" w:pos="993"/>
              </w:tabs>
            </w:pPr>
            <w:r>
              <w:t>Kennedy Space Centre</w:t>
            </w:r>
          </w:p>
        </w:tc>
        <w:tc>
          <w:tcPr>
            <w:tcW w:w="1417" w:type="dxa"/>
            <w:tcBorders>
              <w:left w:val="nil"/>
              <w:bottom w:val="single" w:sz="12" w:space="0" w:color="000000" w:themeColor="text1"/>
              <w:right w:val="nil"/>
            </w:tcBorders>
          </w:tcPr>
          <w:p w14:paraId="2D3C1F64" w14:textId="77777777" w:rsidR="009714A2" w:rsidRPr="0002729A" w:rsidRDefault="009714A2" w:rsidP="0024411F">
            <w:pPr>
              <w:pStyle w:val="1TableText"/>
              <w:tabs>
                <w:tab w:val="num" w:pos="993"/>
              </w:tabs>
            </w:pPr>
            <w:r>
              <w:t>7</w:t>
            </w:r>
          </w:p>
        </w:tc>
        <w:tc>
          <w:tcPr>
            <w:tcW w:w="1418" w:type="dxa"/>
            <w:tcBorders>
              <w:left w:val="nil"/>
              <w:bottom w:val="single" w:sz="12" w:space="0" w:color="000000" w:themeColor="text1"/>
              <w:right w:val="nil"/>
            </w:tcBorders>
          </w:tcPr>
          <w:p w14:paraId="768CFBB8" w14:textId="77777777" w:rsidR="009714A2" w:rsidRPr="0002729A" w:rsidRDefault="009714A2" w:rsidP="0024411F">
            <w:pPr>
              <w:pStyle w:val="1TableText"/>
              <w:tabs>
                <w:tab w:val="num" w:pos="993"/>
              </w:tabs>
            </w:pPr>
            <w:r>
              <w:t>0.05</w:t>
            </w:r>
          </w:p>
        </w:tc>
      </w:tr>
    </w:tbl>
    <w:p w14:paraId="16CD7C93" w14:textId="77777777" w:rsidR="00662CA9" w:rsidRDefault="00662CA9" w:rsidP="00FD6200">
      <w:pPr>
        <w:pStyle w:val="Newparagraph"/>
      </w:pPr>
    </w:p>
    <w:p w14:paraId="76131B36" w14:textId="2257A474" w:rsidR="00DF2FDA" w:rsidRDefault="00777CF3" w:rsidP="00FD6200">
      <w:pPr>
        <w:pStyle w:val="Newparagraph"/>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r w:rsidR="00FD6200">
        <w:t xml:space="preserve">Figure </w:t>
      </w:r>
      <w:r w:rsidR="00FD6200">
        <w:rPr>
          <w:noProof/>
        </w:rPr>
        <w:t>2</w:t>
      </w:r>
      <w:r>
        <w:fldChar w:fldCharType="end"/>
      </w:r>
      <w:r w:rsidR="00E95C2A">
        <w:t xml:space="preserve"> and </w:t>
      </w:r>
      <w:r w:rsidR="00E95C2A">
        <w:fldChar w:fldCharType="begin"/>
      </w:r>
      <w:r w:rsidR="00E95C2A">
        <w:instrText xml:space="preserve"> REF _Ref464643973 \h </w:instrText>
      </w:r>
      <w:r w:rsidR="00E95C2A">
        <w:fldChar w:fldCharType="separate"/>
      </w:r>
      <w:r w:rsidR="00FD6200">
        <w:t xml:space="preserve">Figure </w:t>
      </w:r>
      <w:r w:rsidR="00FD6200">
        <w:rPr>
          <w:noProof/>
        </w:rPr>
        <w:t>3</w:t>
      </w:r>
      <w:r w:rsidR="00E95C2A">
        <w:fldChar w:fldCharType="end"/>
      </w:r>
      <w:r w:rsidR="00E95C2A">
        <w:t xml:space="preserve"> respectively</w:t>
      </w:r>
      <w:r>
        <w:t xml:space="preserve">.  The methods </w:t>
      </w:r>
      <w:r w:rsidR="00E95C2A">
        <w:t xml:space="preserve">appear along the 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r w:rsidR="00FD6200">
        <w:t xml:space="preserve">Figure </w:t>
      </w:r>
      <w:r w:rsidR="00FD6200">
        <w:rPr>
          <w:noProof/>
        </w:rPr>
        <w:t>2</w:t>
      </w:r>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r w:rsidR="00FD6200">
        <w:t xml:space="preserve">Figure </w:t>
      </w:r>
      <w:r w:rsidR="00FD6200">
        <w:rPr>
          <w:noProof/>
        </w:rPr>
        <w:t>3</w:t>
      </w:r>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r w:rsidR="00DC1844">
        <w:t>NaiveBC</w:t>
      </w:r>
      <w:r w:rsidR="00E95C2A">
        <w:t xml:space="preserve"> is the most accurate overall</w:t>
      </w:r>
      <w:r w:rsidR="00CF3F90">
        <w:t>,</w:t>
      </w:r>
      <w:r w:rsidR="00E95C2A">
        <w:t xml:space="preserve"> but is the least stable.  While neither FCR-</w:t>
      </w:r>
      <w:r w:rsidR="00DC1844">
        <w:t>NaiveBC</w:t>
      </w:r>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w:t>
      </w:r>
      <w:r w:rsidR="001C0DDD">
        <w:lastRenderedPageBreak/>
        <w:t>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Spekboom, Synthetic and Landsat data is </w:t>
      </w:r>
      <w:r w:rsidR="008301C2">
        <w:t xml:space="preserve">noticeably </w:t>
      </w:r>
      <w:r w:rsidR="0012260F">
        <w:t xml:space="preserve">superior.  </w:t>
      </w:r>
      <w:r w:rsidR="002A297D">
        <w:t xml:space="preserve">As reflected in the “difficulty” values in </w:t>
      </w:r>
      <w:r w:rsidR="002A297D">
        <w:fldChar w:fldCharType="begin"/>
      </w:r>
      <w:r w:rsidR="002A297D">
        <w:instrText xml:space="preserve"> REF _Ref463953775 \h </w:instrText>
      </w:r>
      <w:r w:rsidR="002A297D">
        <w:fldChar w:fldCharType="separate"/>
      </w:r>
      <w:r w:rsidR="00FD6200">
        <w:t xml:space="preserve">Table </w:t>
      </w:r>
      <w:r w:rsidR="00FD6200">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FD6200">
      <w:pPr>
        <w:pStyle w:val="Newparagraph"/>
      </w:pPr>
    </w:p>
    <w:p w14:paraId="63F66486" w14:textId="5BFD4F82" w:rsidR="00C951C7" w:rsidRDefault="00C951C7" w:rsidP="00FD6200">
      <w:pPr>
        <w:pStyle w:val="Newparagraph"/>
      </w:pPr>
      <w:r>
        <w:t>The ranking methods, Rank-MI and Rank-</w:t>
      </w:r>
      <w:r w:rsidR="00DC1844">
        <w:t>NaiveBC</w:t>
      </w:r>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FD6200">
      <w:pPr>
        <w:pStyle w:val="Newparagraph"/>
      </w:pPr>
    </w:p>
    <w:p w14:paraId="047292BD" w14:textId="4FC87452" w:rsidR="003277C3" w:rsidRDefault="00A76E8C" w:rsidP="00FD6200">
      <w:pPr>
        <w:pStyle w:val="Newparagraph"/>
      </w:pPr>
      <w:r w:rsidDel="00756CA2">
        <w:t xml:space="preserve">As with classifier design, there is </w:t>
      </w:r>
      <w:r w:rsidR="00CF3F90" w:rsidDel="00756CA2">
        <w:t xml:space="preserve">a </w:t>
      </w:r>
      <w:r w:rsidDel="00756CA2">
        <w:t xml:space="preserve">“curse of dimensionality”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80507C" w:rsidDel="00756CA2">
        <w:fldChar w:fldCharType="separate"/>
      </w:r>
      <w:r w:rsidR="00BA6C51" w:rsidRPr="00BA6C51">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40315E">
        <w:t>Note that p</w:t>
      </w:r>
      <w:r w:rsidR="004B1E78">
        <w:t xml:space="preserve">art of the motivation for the JMI </w:t>
      </w:r>
      <w:r w:rsidR="0040315E">
        <w:t xml:space="preserve">formulation </w:t>
      </w:r>
      <w:r w:rsidR="004B1E78">
        <w:t xml:space="preserve">is to circumvent </w:t>
      </w:r>
      <w:r w:rsidR="0040315E">
        <w:t>this kind of representivity issue by using</w:t>
      </w:r>
      <w:r w:rsidR="0075363A">
        <w:t xml:space="preserve"> a low dimensional approximation</w:t>
      </w:r>
      <w:r w:rsidR="004B1E78">
        <w:t xml:space="preserve"> to MI.  </w:t>
      </w:r>
    </w:p>
    <w:p w14:paraId="59E2A9D3" w14:textId="705217BB" w:rsidR="00E6415A" w:rsidRDefault="00E6415A" w:rsidP="00416694">
      <w:pPr>
        <w:spacing w:line="360" w:lineRule="auto"/>
        <w:jc w:val="both"/>
      </w:pPr>
    </w:p>
    <w:p w14:paraId="161BA162" w14:textId="77777777" w:rsidR="002C7119" w:rsidRDefault="002C7119" w:rsidP="00FE7C31">
      <w:pPr>
        <w:keepNext/>
        <w:keepLines/>
        <w:jc w:val="both"/>
      </w:pPr>
      <w:r w:rsidRPr="002C7119">
        <w:rPr>
          <w:noProof/>
        </w:rPr>
        <w:lastRenderedPageBreak/>
        <w:drawing>
          <wp:inline distT="0" distB="0" distL="0" distR="0" wp14:anchorId="2CA21B22" wp14:editId="4E487A2F">
            <wp:extent cx="5013960" cy="375867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15130" cy="3759554"/>
                    </a:xfrm>
                    <a:prstGeom prst="rect">
                      <a:avLst/>
                    </a:prstGeom>
                    <a:noFill/>
                    <a:ln>
                      <a:noFill/>
                    </a:ln>
                  </pic:spPr>
                </pic:pic>
              </a:graphicData>
            </a:graphic>
          </wp:inline>
        </w:drawing>
      </w:r>
    </w:p>
    <w:p w14:paraId="16FCBD65" w14:textId="2556DBF4" w:rsidR="00D0519F" w:rsidRDefault="002C7119" w:rsidP="00FD6200">
      <w:pPr>
        <w:pStyle w:val="Figurecaption"/>
      </w:pPr>
      <w:bookmarkStart w:id="9" w:name="_Ref464643772"/>
      <w:r>
        <w:t xml:space="preserve">Figure </w:t>
      </w:r>
      <w:r>
        <w:fldChar w:fldCharType="begin"/>
      </w:r>
      <w:r>
        <w:instrText xml:space="preserve"> SEQ Figure \* ARABIC </w:instrText>
      </w:r>
      <w:r>
        <w:fldChar w:fldCharType="separate"/>
      </w:r>
      <w:r w:rsidR="00FD6200">
        <w:rPr>
          <w:noProof/>
        </w:rPr>
        <w:t>2</w:t>
      </w:r>
      <w:r>
        <w:fldChar w:fldCharType="end"/>
      </w:r>
      <w:bookmarkEnd w:id="9"/>
      <w:r w:rsidR="00FD6200">
        <w:t>.</w:t>
      </w:r>
      <w:r>
        <w:t xml:space="preserve"> </w:t>
      </w:r>
      <w:r w:rsidR="00FD6200">
        <w:t xml:space="preserve"> </w:t>
      </w:r>
      <w:r>
        <w:t>Method stability per data set</w:t>
      </w:r>
      <w:r w:rsidR="00777CF3">
        <w:t xml:space="preserve"> (methods along the x axis are ordered by their mean stability over the data sets)</w:t>
      </w:r>
    </w:p>
    <w:p w14:paraId="119279AA" w14:textId="77777777" w:rsidR="005A3297" w:rsidRPr="005A3297" w:rsidRDefault="005A3297" w:rsidP="00FE7C31"/>
    <w:p w14:paraId="37F4FCD1" w14:textId="3B521978" w:rsidR="00D0519F" w:rsidRDefault="002C7119" w:rsidP="00FE7C31">
      <w:pPr>
        <w:keepNext/>
        <w:keepLines/>
        <w:jc w:val="both"/>
      </w:pPr>
      <w:r w:rsidRPr="002C7119">
        <w:rPr>
          <w:noProof/>
        </w:rPr>
        <w:lastRenderedPageBreak/>
        <w:drawing>
          <wp:inline distT="0" distB="0" distL="0" distR="0" wp14:anchorId="090EACD4" wp14:editId="7619E118">
            <wp:extent cx="5158740" cy="38672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69121" cy="3874992"/>
                    </a:xfrm>
                    <a:prstGeom prst="rect">
                      <a:avLst/>
                    </a:prstGeom>
                    <a:noFill/>
                    <a:ln>
                      <a:noFill/>
                    </a:ln>
                  </pic:spPr>
                </pic:pic>
              </a:graphicData>
            </a:graphic>
          </wp:inline>
        </w:drawing>
      </w:r>
    </w:p>
    <w:p w14:paraId="1EFD4389" w14:textId="23E14133" w:rsidR="002C7119" w:rsidRDefault="002C7119" w:rsidP="00FD6200">
      <w:pPr>
        <w:pStyle w:val="Figurecaption"/>
      </w:pPr>
      <w:bookmarkStart w:id="10" w:name="_Ref464643973"/>
      <w:r>
        <w:t xml:space="preserve">Figure </w:t>
      </w:r>
      <w:r>
        <w:fldChar w:fldCharType="begin"/>
      </w:r>
      <w:r>
        <w:instrText xml:space="preserve"> SEQ Figure \* ARABIC </w:instrText>
      </w:r>
      <w:r>
        <w:fldChar w:fldCharType="separate"/>
      </w:r>
      <w:r w:rsidR="00FD6200">
        <w:rPr>
          <w:noProof/>
        </w:rPr>
        <w:t>3</w:t>
      </w:r>
      <w:r>
        <w:fldChar w:fldCharType="end"/>
      </w:r>
      <w:bookmarkEnd w:id="10"/>
      <w:r w:rsidR="00FD6200">
        <w:t>.</w:t>
      </w:r>
      <w:r>
        <w:t xml:space="preserve"> </w:t>
      </w:r>
      <w:r w:rsidR="00FD6200">
        <w:t xml:space="preserve"> </w:t>
      </w:r>
      <w:r>
        <w:t>Method accuracy per data set</w:t>
      </w:r>
      <w:r w:rsidR="00777CF3">
        <w:t xml:space="preserve"> (methods along the x axis are ordered by their mean accuracy over the data sets)</w:t>
      </w:r>
    </w:p>
    <w:p w14:paraId="3DB6AB9C" w14:textId="2FE4A96A" w:rsidR="00D0519F" w:rsidRDefault="00D0519F" w:rsidP="000560C5">
      <w:pPr>
        <w:pStyle w:val="Newparagraph"/>
      </w:pPr>
    </w:p>
    <w:p w14:paraId="63EF810E" w14:textId="77625AC9" w:rsidR="003D5AFF" w:rsidRDefault="003D5AFF" w:rsidP="000560C5">
      <w:pPr>
        <w:pStyle w:val="Newparagraph"/>
      </w:pPr>
      <w:r>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FD6200">
        <w:t xml:space="preserve">Table </w:t>
      </w:r>
      <w:r w:rsidR="00FD6200">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r w:rsidR="00DC1844">
        <w:t>NaiveBC</w:t>
      </w:r>
      <w:r w:rsidR="00124A7A">
        <w:t xml:space="preserve"> criterion is slower to compute than the MI criterion as it uses a five-fold cross-validation</w:t>
      </w:r>
      <w:r w:rsidR="00A9661F">
        <w:t>, implemented in Matlab</w:t>
      </w:r>
      <w:r w:rsidR="00A9661F" w:rsidRPr="00305563">
        <w:rPr>
          <w:vertAlign w:val="superscript"/>
        </w:rPr>
        <w:t>TM</w:t>
      </w:r>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r w:rsidR="00DC1844">
        <w:t>NaiveBC</w:t>
      </w:r>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BA6C51">
        <w:instrText>ADDIN CSL_CITATION { "citationItems" : [ { "id" : "ITEM-1",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1",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Guyon and Elisseeff 2003)", "plainTextFormattedCitation" : "(Guyon and Elisseeff 2003)", "previouslyFormattedCitation" : "(Guyon and Elisseeff 2003)" }, "properties" : { "noteIndex" : 0 }, "schema" : "https://github.com/citation-style-language/schema/raw/master/csl-citation.json" }</w:instrText>
      </w:r>
      <w:r w:rsidR="00FA6CE1">
        <w:fldChar w:fldCharType="separate"/>
      </w:r>
      <w:r w:rsidR="00BA6C51" w:rsidRPr="00BA6C51">
        <w:rPr>
          <w:noProof/>
        </w:rPr>
        <w:t>(Guyon and Elisseeff 2003)</w:t>
      </w:r>
      <w:r w:rsidR="00FA6CE1">
        <w:fldChar w:fldCharType="end"/>
      </w:r>
      <w:r w:rsidR="00FA6CE1">
        <w:t xml:space="preserve">, and is slowest of the tested methods. </w:t>
      </w:r>
    </w:p>
    <w:p w14:paraId="12FA22B8" w14:textId="77777777" w:rsidR="00A24590" w:rsidRPr="00F82667" w:rsidRDefault="00A24590" w:rsidP="000560C5">
      <w:pPr>
        <w:pStyle w:val="Newparagraph"/>
      </w:pPr>
    </w:p>
    <w:p w14:paraId="2AED9DEF" w14:textId="497EB2C3" w:rsidR="00B61E1D" w:rsidRDefault="00B61E1D" w:rsidP="000560C5">
      <w:pPr>
        <w:pStyle w:val="Tabletitle"/>
      </w:pPr>
      <w:bookmarkStart w:id="11" w:name="_Ref464732046"/>
      <w:r>
        <w:lastRenderedPageBreak/>
        <w:t xml:space="preserve">Table </w:t>
      </w:r>
      <w:r>
        <w:fldChar w:fldCharType="begin"/>
      </w:r>
      <w:r>
        <w:instrText xml:space="preserve"> SEQ Table \* ARABIC </w:instrText>
      </w:r>
      <w:r>
        <w:fldChar w:fldCharType="separate"/>
      </w:r>
      <w:r w:rsidR="00FD6200">
        <w:rPr>
          <w:noProof/>
        </w:rPr>
        <w:t>4</w:t>
      </w:r>
      <w:r>
        <w:fldChar w:fldCharType="end"/>
      </w:r>
      <w:bookmarkEnd w:id="11"/>
      <w:r w:rsidR="000560C5">
        <w:t xml:space="preserve">.  </w:t>
      </w:r>
      <w:r w:rsidR="00CB7AE4">
        <w:t>Method c</w:t>
      </w:r>
      <w:r w:rsidR="00DC7FE9">
        <w:t>umulative execution time over all data</w:t>
      </w:r>
    </w:p>
    <w:tbl>
      <w:tblPr>
        <w:tblStyle w:val="MyThesisTable"/>
        <w:tblW w:w="0" w:type="auto"/>
        <w:tblLayout w:type="fixed"/>
        <w:tblLook w:val="01E0" w:firstRow="1" w:lastRow="1" w:firstColumn="1" w:lastColumn="1" w:noHBand="0" w:noVBand="0"/>
      </w:tblPr>
      <w:tblGrid>
        <w:gridCol w:w="1418"/>
        <w:gridCol w:w="1418"/>
      </w:tblGrid>
      <w:tr w:rsidR="00B61E1D" w:rsidRPr="0002729A" w14:paraId="73A6F10C" w14:textId="77777777" w:rsidTr="00A24590">
        <w:trPr>
          <w:cnfStyle w:val="100000000000" w:firstRow="1" w:lastRow="0" w:firstColumn="0" w:lastColumn="0" w:oddVBand="0" w:evenVBand="0" w:oddHBand="0" w:evenHBand="0" w:firstRowFirstColumn="0" w:firstRowLastColumn="0" w:lastRowFirstColumn="0" w:lastRowLastColumn="0"/>
        </w:trPr>
        <w:tc>
          <w:tcPr>
            <w:tcW w:w="1418" w:type="dxa"/>
          </w:tcPr>
          <w:p w14:paraId="78D09730" w14:textId="77777777" w:rsidR="00B61E1D" w:rsidRPr="00193B06" w:rsidRDefault="00B61E1D" w:rsidP="00A24590">
            <w:pPr>
              <w:pStyle w:val="1TableText"/>
              <w:tabs>
                <w:tab w:val="num" w:pos="993"/>
              </w:tabs>
            </w:pPr>
            <w:r>
              <w:t>Method</w:t>
            </w:r>
          </w:p>
        </w:tc>
        <w:tc>
          <w:tcPr>
            <w:tcW w:w="1418" w:type="dxa"/>
          </w:tcPr>
          <w:p w14:paraId="75450392" w14:textId="318CF1A8" w:rsidR="00B61E1D" w:rsidRDefault="00A36402" w:rsidP="00A36402">
            <w:pPr>
              <w:pStyle w:val="1TableText"/>
              <w:tabs>
                <w:tab w:val="num" w:pos="993"/>
              </w:tabs>
            </w:pPr>
            <w:r>
              <w:t>Time (s)</w:t>
            </w:r>
            <w:r w:rsidR="00B61E1D">
              <w:t xml:space="preserve"> </w:t>
            </w:r>
          </w:p>
        </w:tc>
      </w:tr>
      <w:tr w:rsidR="00A36402" w:rsidRPr="0002729A" w14:paraId="3F25BB1B" w14:textId="77777777" w:rsidTr="00A24590">
        <w:tc>
          <w:tcPr>
            <w:tcW w:w="1418" w:type="dxa"/>
            <w:tcBorders>
              <w:top w:val="single" w:sz="12" w:space="0" w:color="000000" w:themeColor="text1"/>
            </w:tcBorders>
            <w:vAlign w:val="top"/>
          </w:tcPr>
          <w:p w14:paraId="667A40AF" w14:textId="6A8A47DC" w:rsidR="00A36402" w:rsidRPr="007B31AB" w:rsidRDefault="00A36402" w:rsidP="00A36402">
            <w:pPr>
              <w:pStyle w:val="1TableText"/>
              <w:tabs>
                <w:tab w:val="num" w:pos="993"/>
              </w:tabs>
            </w:pPr>
            <w:r w:rsidRPr="00FB73E5">
              <w:t>Rank-MI</w:t>
            </w:r>
          </w:p>
        </w:tc>
        <w:tc>
          <w:tcPr>
            <w:tcW w:w="1418" w:type="dxa"/>
            <w:tcBorders>
              <w:top w:val="single" w:sz="12" w:space="0" w:color="000000" w:themeColor="text1"/>
            </w:tcBorders>
            <w:vAlign w:val="top"/>
          </w:tcPr>
          <w:p w14:paraId="7B1065FE" w14:textId="071F9453" w:rsidR="00A36402" w:rsidRDefault="00A36402" w:rsidP="00A36402">
            <w:pPr>
              <w:pStyle w:val="1TableText"/>
              <w:tabs>
                <w:tab w:val="num" w:pos="993"/>
              </w:tabs>
            </w:pPr>
            <w:r w:rsidRPr="009D6EC6">
              <w:t>5.77</w:t>
            </w:r>
          </w:p>
        </w:tc>
      </w:tr>
      <w:tr w:rsidR="00A36402" w:rsidRPr="0002729A" w14:paraId="04D58588" w14:textId="77777777" w:rsidTr="00A24590">
        <w:tc>
          <w:tcPr>
            <w:tcW w:w="1418" w:type="dxa"/>
            <w:vAlign w:val="top"/>
          </w:tcPr>
          <w:p w14:paraId="2587E223" w14:textId="7F614488" w:rsidR="00A36402" w:rsidRPr="0002729A" w:rsidRDefault="00A36402" w:rsidP="00A36402">
            <w:pPr>
              <w:pStyle w:val="1TableText"/>
              <w:tabs>
                <w:tab w:val="num" w:pos="993"/>
              </w:tabs>
            </w:pPr>
            <w:r w:rsidRPr="00FB73E5">
              <w:t>JMI</w:t>
            </w:r>
          </w:p>
        </w:tc>
        <w:tc>
          <w:tcPr>
            <w:tcW w:w="1418" w:type="dxa"/>
            <w:vAlign w:val="top"/>
          </w:tcPr>
          <w:p w14:paraId="68FB1EB2" w14:textId="6189E2E8" w:rsidR="00A36402" w:rsidRDefault="00A36402" w:rsidP="00A36402">
            <w:pPr>
              <w:pStyle w:val="1TableText"/>
              <w:tabs>
                <w:tab w:val="num" w:pos="993"/>
              </w:tabs>
            </w:pPr>
            <w:r w:rsidRPr="009D6EC6">
              <w:t>6.25</w:t>
            </w:r>
          </w:p>
        </w:tc>
      </w:tr>
      <w:tr w:rsidR="00A36402" w:rsidRPr="0002729A" w14:paraId="7300C5D7" w14:textId="77777777" w:rsidTr="00A24590">
        <w:tc>
          <w:tcPr>
            <w:tcW w:w="1418" w:type="dxa"/>
            <w:vAlign w:val="top"/>
          </w:tcPr>
          <w:p w14:paraId="0E707758" w14:textId="79902F97" w:rsidR="00A36402" w:rsidRPr="0002729A" w:rsidRDefault="00A36402" w:rsidP="00A36402">
            <w:pPr>
              <w:pStyle w:val="1TableText"/>
              <w:tabs>
                <w:tab w:val="num" w:pos="993"/>
              </w:tabs>
            </w:pPr>
            <w:r w:rsidRPr="00FB73E5">
              <w:t>FCR-MI</w:t>
            </w:r>
          </w:p>
        </w:tc>
        <w:tc>
          <w:tcPr>
            <w:tcW w:w="1418" w:type="dxa"/>
            <w:vAlign w:val="top"/>
          </w:tcPr>
          <w:p w14:paraId="0B9F22A5" w14:textId="01D2C550" w:rsidR="00A36402" w:rsidRDefault="00A36402" w:rsidP="00A36402">
            <w:pPr>
              <w:pStyle w:val="1TableText"/>
              <w:tabs>
                <w:tab w:val="num" w:pos="993"/>
              </w:tabs>
            </w:pPr>
            <w:r w:rsidRPr="009D6EC6">
              <w:t>6.46</w:t>
            </w:r>
          </w:p>
        </w:tc>
      </w:tr>
      <w:tr w:rsidR="00A36402" w:rsidRPr="0002729A" w14:paraId="4CEE0461" w14:textId="77777777" w:rsidTr="00A24590">
        <w:tc>
          <w:tcPr>
            <w:tcW w:w="1418" w:type="dxa"/>
            <w:vAlign w:val="top"/>
          </w:tcPr>
          <w:p w14:paraId="7FB2C841" w14:textId="36139DAE" w:rsidR="00A36402" w:rsidRPr="0002729A" w:rsidRDefault="00A36402" w:rsidP="00A36402">
            <w:pPr>
              <w:pStyle w:val="1TableText"/>
              <w:tabs>
                <w:tab w:val="num" w:pos="993"/>
              </w:tabs>
            </w:pPr>
            <w:r w:rsidRPr="00FB73E5">
              <w:t>FS-MI</w:t>
            </w:r>
          </w:p>
        </w:tc>
        <w:tc>
          <w:tcPr>
            <w:tcW w:w="1418" w:type="dxa"/>
            <w:vAlign w:val="top"/>
          </w:tcPr>
          <w:p w14:paraId="08B96F43" w14:textId="20BFCCFA" w:rsidR="00A36402" w:rsidRDefault="00A36402" w:rsidP="00A36402">
            <w:pPr>
              <w:pStyle w:val="1TableText"/>
              <w:tabs>
                <w:tab w:val="num" w:pos="993"/>
              </w:tabs>
            </w:pPr>
            <w:r w:rsidRPr="009D6EC6">
              <w:t>24.7</w:t>
            </w:r>
            <w:r>
              <w:t>1</w:t>
            </w:r>
          </w:p>
        </w:tc>
      </w:tr>
      <w:tr w:rsidR="00A36402" w:rsidRPr="0002729A" w14:paraId="58BDD606" w14:textId="77777777" w:rsidTr="00A24590">
        <w:tc>
          <w:tcPr>
            <w:tcW w:w="1418" w:type="dxa"/>
            <w:vAlign w:val="top"/>
          </w:tcPr>
          <w:p w14:paraId="622AC910" w14:textId="222F843B" w:rsidR="00A36402" w:rsidRPr="0002729A" w:rsidRDefault="00A36402" w:rsidP="00A36402">
            <w:pPr>
              <w:pStyle w:val="1TableText"/>
              <w:tabs>
                <w:tab w:val="num" w:pos="993"/>
              </w:tabs>
            </w:pPr>
            <w:r w:rsidRPr="00FB73E5">
              <w:t>FCR-</w:t>
            </w:r>
            <w:r w:rsidR="00DC1844">
              <w:t>NaiveBC</w:t>
            </w:r>
          </w:p>
        </w:tc>
        <w:tc>
          <w:tcPr>
            <w:tcW w:w="1418" w:type="dxa"/>
            <w:vAlign w:val="top"/>
          </w:tcPr>
          <w:p w14:paraId="1E706420" w14:textId="792746E4" w:rsidR="00A36402" w:rsidRDefault="00A36402" w:rsidP="00A36402">
            <w:pPr>
              <w:pStyle w:val="1TableText"/>
              <w:tabs>
                <w:tab w:val="num" w:pos="993"/>
              </w:tabs>
            </w:pPr>
            <w:r w:rsidRPr="009D6EC6">
              <w:t>122.23</w:t>
            </w:r>
          </w:p>
        </w:tc>
      </w:tr>
      <w:tr w:rsidR="00A36402" w:rsidRPr="0002729A" w14:paraId="15DCE305" w14:textId="77777777" w:rsidTr="00A24590">
        <w:tc>
          <w:tcPr>
            <w:tcW w:w="1418" w:type="dxa"/>
            <w:vAlign w:val="top"/>
          </w:tcPr>
          <w:p w14:paraId="05C87914" w14:textId="0D3E76F0" w:rsidR="00A36402" w:rsidRDefault="00A36402" w:rsidP="00A36402">
            <w:pPr>
              <w:pStyle w:val="1TableText"/>
              <w:tabs>
                <w:tab w:val="num" w:pos="993"/>
              </w:tabs>
            </w:pPr>
            <w:r w:rsidRPr="00FB73E5">
              <w:t>Rank-</w:t>
            </w:r>
            <w:r w:rsidR="00DC1844">
              <w:t>NaiveBC</w:t>
            </w:r>
          </w:p>
        </w:tc>
        <w:tc>
          <w:tcPr>
            <w:tcW w:w="1418" w:type="dxa"/>
            <w:vAlign w:val="top"/>
          </w:tcPr>
          <w:p w14:paraId="76D9A005" w14:textId="72D7A23E" w:rsidR="00A36402" w:rsidRDefault="00A36402" w:rsidP="00A36402">
            <w:pPr>
              <w:pStyle w:val="1TableText"/>
              <w:tabs>
                <w:tab w:val="num" w:pos="993"/>
              </w:tabs>
            </w:pPr>
            <w:r w:rsidRPr="009D6EC6">
              <w:t>145.55</w:t>
            </w:r>
          </w:p>
        </w:tc>
      </w:tr>
      <w:tr w:rsidR="00A36402" w:rsidRPr="0002729A" w14:paraId="24D375B3" w14:textId="77777777" w:rsidTr="00A24590">
        <w:tc>
          <w:tcPr>
            <w:tcW w:w="1418" w:type="dxa"/>
            <w:vAlign w:val="top"/>
          </w:tcPr>
          <w:p w14:paraId="55FDEC64" w14:textId="5A942BF1" w:rsidR="00A36402" w:rsidRDefault="00A36402" w:rsidP="00A36402">
            <w:pPr>
              <w:pStyle w:val="1TableText"/>
              <w:tabs>
                <w:tab w:val="num" w:pos="993"/>
              </w:tabs>
            </w:pPr>
            <w:r w:rsidRPr="00FB73E5">
              <w:t>BE-MI</w:t>
            </w:r>
          </w:p>
        </w:tc>
        <w:tc>
          <w:tcPr>
            <w:tcW w:w="1418" w:type="dxa"/>
            <w:vAlign w:val="top"/>
          </w:tcPr>
          <w:p w14:paraId="09628D4D" w14:textId="557829D2" w:rsidR="00A36402" w:rsidRDefault="00A36402" w:rsidP="00A36402">
            <w:pPr>
              <w:pStyle w:val="1TableText"/>
              <w:tabs>
                <w:tab w:val="num" w:pos="993"/>
              </w:tabs>
            </w:pPr>
            <w:r w:rsidRPr="009D6EC6">
              <w:t>815.23</w:t>
            </w:r>
          </w:p>
        </w:tc>
      </w:tr>
      <w:tr w:rsidR="00A36402" w:rsidRPr="0002729A" w14:paraId="26A641D2" w14:textId="77777777" w:rsidTr="00A24590">
        <w:tc>
          <w:tcPr>
            <w:tcW w:w="1418" w:type="dxa"/>
            <w:vAlign w:val="top"/>
          </w:tcPr>
          <w:p w14:paraId="5F572CBE" w14:textId="454C4FFF" w:rsidR="00A36402" w:rsidRDefault="00A36402" w:rsidP="00A36402">
            <w:pPr>
              <w:pStyle w:val="1TableText"/>
              <w:tabs>
                <w:tab w:val="num" w:pos="993"/>
              </w:tabs>
            </w:pPr>
            <w:r w:rsidRPr="00FB73E5">
              <w:t>FS-</w:t>
            </w:r>
            <w:r w:rsidR="00DC1844">
              <w:t>NaiveBC</w:t>
            </w:r>
          </w:p>
        </w:tc>
        <w:tc>
          <w:tcPr>
            <w:tcW w:w="1418" w:type="dxa"/>
            <w:vAlign w:val="top"/>
          </w:tcPr>
          <w:p w14:paraId="2E5C5143" w14:textId="7DE93C85" w:rsidR="00A36402" w:rsidRDefault="00A36402" w:rsidP="00A36402">
            <w:pPr>
              <w:pStyle w:val="1TableText"/>
              <w:tabs>
                <w:tab w:val="num" w:pos="993"/>
              </w:tabs>
            </w:pPr>
            <w:r w:rsidRPr="009D6EC6">
              <w:t>831.99</w:t>
            </w:r>
          </w:p>
        </w:tc>
      </w:tr>
      <w:tr w:rsidR="00A36402" w:rsidRPr="0002729A" w14:paraId="73A687EE" w14:textId="77777777" w:rsidTr="00A24590">
        <w:tc>
          <w:tcPr>
            <w:tcW w:w="1418" w:type="dxa"/>
            <w:vAlign w:val="top"/>
          </w:tcPr>
          <w:p w14:paraId="5337DDE5" w14:textId="3EB98E7B" w:rsidR="00A36402" w:rsidRDefault="00A36402" w:rsidP="00A36402">
            <w:pPr>
              <w:pStyle w:val="1TableText"/>
              <w:tabs>
                <w:tab w:val="num" w:pos="993"/>
              </w:tabs>
            </w:pPr>
            <w:r w:rsidRPr="00FB73E5">
              <w:t>BE-</w:t>
            </w:r>
            <w:r w:rsidR="00DC1844">
              <w:t>NaiveBC</w:t>
            </w:r>
          </w:p>
        </w:tc>
        <w:tc>
          <w:tcPr>
            <w:tcW w:w="1418" w:type="dxa"/>
            <w:vAlign w:val="top"/>
          </w:tcPr>
          <w:p w14:paraId="21487468" w14:textId="77C3B558" w:rsidR="00A36402" w:rsidRDefault="00A36402" w:rsidP="00A36402">
            <w:pPr>
              <w:pStyle w:val="1TableText"/>
              <w:tabs>
                <w:tab w:val="num" w:pos="993"/>
              </w:tabs>
            </w:pPr>
            <w:r w:rsidRPr="009D6EC6">
              <w:t>5726.67</w:t>
            </w:r>
          </w:p>
        </w:tc>
      </w:tr>
    </w:tbl>
    <w:p w14:paraId="7351B622" w14:textId="77777777" w:rsidR="00E67945" w:rsidRDefault="00E67945" w:rsidP="00E67945">
      <w:pPr>
        <w:spacing w:line="360" w:lineRule="auto"/>
        <w:jc w:val="both"/>
      </w:pPr>
    </w:p>
    <w:p w14:paraId="2E1F4403" w14:textId="46BD8DF2" w:rsidR="00B001F4" w:rsidRDefault="00E67945" w:rsidP="00FB5536">
      <w:pPr>
        <w:pStyle w:val="Newparagraph"/>
      </w:pPr>
      <w:r>
        <w:fldChar w:fldCharType="begin"/>
      </w:r>
      <w:r>
        <w:instrText xml:space="preserve"> REF _Ref464737145 \h </w:instrText>
      </w:r>
      <w:r>
        <w:fldChar w:fldCharType="separate"/>
      </w:r>
      <w:r w:rsidR="00FD6200">
        <w:t xml:space="preserve">Table </w:t>
      </w:r>
      <w:r w:rsidR="00FD6200">
        <w:rPr>
          <w:noProof/>
        </w:rPr>
        <w:t>5</w:t>
      </w:r>
      <w:r>
        <w:fldChar w:fldCharType="end"/>
      </w:r>
      <w:r>
        <w:t xml:space="preserve"> presents the non-dominant ranking of the methods, in terms of both accuracy and stability.  The best ranked method overall is FCR-MI, with FCR-</w:t>
      </w:r>
      <w:r w:rsidR="00DC1844">
        <w:t>NaiveBC</w:t>
      </w:r>
      <w:r>
        <w:t>, FS-MI and FS-</w:t>
      </w:r>
      <w:r w:rsidR="00DC1844">
        <w:t>NaiveBC</w:t>
      </w:r>
      <w:r>
        <w:t xml:space="preserve"> occupying the second rank position.  While the FS-MI and FS-</w:t>
      </w:r>
      <w:r w:rsidR="00DC1844">
        <w:t>NaiveBC</w:t>
      </w:r>
      <w:r>
        <w:t xml:space="preserve"> produce</w:t>
      </w:r>
      <w:r w:rsidR="00CF3F90">
        <w:t>d</w:t>
      </w:r>
      <w:r>
        <w:t xml:space="preserve"> the best performance for stability and accuracy respectively, FCR-MI and FCR-</w:t>
      </w:r>
      <w:r w:rsidR="00DC1844">
        <w:t>NaiveBC</w:t>
      </w:r>
      <w:r>
        <w:t xml:space="preserve"> achieve</w:t>
      </w:r>
      <w:r w:rsidR="00CF3F90">
        <w:t>d</w:t>
      </w:r>
      <w:r>
        <w:t xml:space="preserve"> a better compromise between these two measures.  The Rank-</w:t>
      </w:r>
      <w:r w:rsidR="00DC1844">
        <w:t>NaiveBC</w:t>
      </w:r>
      <w:r>
        <w:t>, Rank-MI and BE-MI methods are ranked lowest</w:t>
      </w:r>
      <w:r w:rsidR="00127256">
        <w:t xml:space="preserve"> due to</w:t>
      </w:r>
      <w:r>
        <w:t xml:space="preserve"> the known limitations of these methods.</w:t>
      </w:r>
      <w:r w:rsidR="005F708E">
        <w:t xml:space="preserve"> </w:t>
      </w:r>
    </w:p>
    <w:p w14:paraId="6FC2BF7E" w14:textId="2A05478E" w:rsidR="00FA7D45" w:rsidRDefault="00FA7D45" w:rsidP="00FB5536">
      <w:pPr>
        <w:pStyle w:val="Newparagraph"/>
      </w:pPr>
    </w:p>
    <w:p w14:paraId="20C52AF1" w14:textId="46546E71" w:rsidR="00E67945" w:rsidRDefault="00A24590" w:rsidP="00FB5536">
      <w:pPr>
        <w:pStyle w:val="Newparagraph"/>
      </w:pPr>
      <w:r>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 a substantial improvement in performance compared to Rank-MI and Rank-</w:t>
      </w:r>
      <w:r w:rsidR="00DC1844">
        <w:t>NaiveBC</w:t>
      </w:r>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w:t>
      </w:r>
      <w:r w:rsidR="00E67945">
        <w:lastRenderedPageBreak/>
        <w:t xml:space="preserve">effective </w:t>
      </w:r>
      <w:r w:rsidR="005A3297">
        <w:t>at selecting accurate and stable features from high dimensional remote sensing data</w:t>
      </w:r>
      <w:r>
        <w:t xml:space="preserve"> containing redundancy</w:t>
      </w:r>
      <w:r w:rsidR="005A3297">
        <w:t xml:space="preserve">.  </w:t>
      </w:r>
    </w:p>
    <w:p w14:paraId="78DA314A" w14:textId="77777777" w:rsidR="00D0519F" w:rsidRDefault="00D0519F" w:rsidP="00FB5536">
      <w:pPr>
        <w:pStyle w:val="Newparagraph"/>
      </w:pPr>
    </w:p>
    <w:p w14:paraId="436B2EA7" w14:textId="2AC8BAA5" w:rsidR="00E831C5" w:rsidRDefault="00E831C5" w:rsidP="00FB5536">
      <w:pPr>
        <w:pStyle w:val="Tabletitle"/>
      </w:pPr>
      <w:bookmarkStart w:id="12" w:name="_Ref464737145"/>
      <w:r>
        <w:t xml:space="preserve">Table </w:t>
      </w:r>
      <w:r>
        <w:fldChar w:fldCharType="begin"/>
      </w:r>
      <w:r>
        <w:instrText xml:space="preserve"> SEQ Table \* ARABIC </w:instrText>
      </w:r>
      <w:r>
        <w:fldChar w:fldCharType="separate"/>
      </w:r>
      <w:r w:rsidR="00FD6200">
        <w:rPr>
          <w:noProof/>
        </w:rPr>
        <w:t>5</w:t>
      </w:r>
      <w:r>
        <w:fldChar w:fldCharType="end"/>
      </w:r>
      <w:bookmarkEnd w:id="12"/>
      <w:r w:rsidR="00FB5536">
        <w:t xml:space="preserve">. </w:t>
      </w:r>
      <w:r>
        <w:t xml:space="preserve"> Non-dominated ranking</w:t>
      </w:r>
      <w:r w:rsidR="00777CF3">
        <w:t xml:space="preserve"> of methods by accuracy and stability</w:t>
      </w:r>
    </w:p>
    <w:tbl>
      <w:tblPr>
        <w:tblStyle w:val="MyThesisTable"/>
        <w:tblW w:w="0" w:type="auto"/>
        <w:tblLayout w:type="fixed"/>
        <w:tblLook w:val="01E0" w:firstRow="1" w:lastRow="1" w:firstColumn="1" w:lastColumn="1" w:noHBand="0" w:noVBand="0"/>
      </w:tblPr>
      <w:tblGrid>
        <w:gridCol w:w="1418"/>
        <w:gridCol w:w="1418"/>
      </w:tblGrid>
      <w:tr w:rsidR="009C6542" w:rsidRPr="0002729A" w14:paraId="28A0ED19" w14:textId="620CC2F7" w:rsidTr="0012260F">
        <w:trPr>
          <w:cnfStyle w:val="100000000000" w:firstRow="1" w:lastRow="0" w:firstColumn="0" w:lastColumn="0" w:oddVBand="0" w:evenVBand="0" w:oddHBand="0" w:evenHBand="0" w:firstRowFirstColumn="0" w:firstRowLastColumn="0" w:lastRowFirstColumn="0" w:lastRowLastColumn="0"/>
        </w:trPr>
        <w:tc>
          <w:tcPr>
            <w:tcW w:w="1418" w:type="dxa"/>
          </w:tcPr>
          <w:p w14:paraId="428CA4F4" w14:textId="6103FB1C" w:rsidR="009C6542" w:rsidRPr="00193B06" w:rsidRDefault="009C6542" w:rsidP="0012260F">
            <w:pPr>
              <w:pStyle w:val="1TableText"/>
              <w:tabs>
                <w:tab w:val="num" w:pos="993"/>
              </w:tabs>
            </w:pPr>
            <w:r>
              <w:t>Method</w:t>
            </w:r>
          </w:p>
        </w:tc>
        <w:tc>
          <w:tcPr>
            <w:tcW w:w="1418" w:type="dxa"/>
          </w:tcPr>
          <w:p w14:paraId="1EA058B2" w14:textId="00FADCD5" w:rsidR="009C6542" w:rsidRDefault="009C6542" w:rsidP="0012260F">
            <w:pPr>
              <w:pStyle w:val="1TableText"/>
              <w:tabs>
                <w:tab w:val="num" w:pos="993"/>
              </w:tabs>
            </w:pPr>
            <w:r>
              <w:t xml:space="preserve">Rank </w:t>
            </w:r>
          </w:p>
        </w:tc>
      </w:tr>
      <w:tr w:rsidR="009C6542" w:rsidRPr="0002729A" w14:paraId="25446083" w14:textId="08776BC6" w:rsidTr="0012260F">
        <w:tc>
          <w:tcPr>
            <w:tcW w:w="1418" w:type="dxa"/>
            <w:tcBorders>
              <w:top w:val="single" w:sz="12" w:space="0" w:color="000000" w:themeColor="text1"/>
            </w:tcBorders>
            <w:vAlign w:val="top"/>
          </w:tcPr>
          <w:p w14:paraId="6E5A9CF5" w14:textId="56D2E3C7" w:rsidR="009C6542" w:rsidRPr="007B31AB" w:rsidRDefault="009C6542" w:rsidP="00F45110">
            <w:pPr>
              <w:pStyle w:val="1TableText"/>
              <w:tabs>
                <w:tab w:val="num" w:pos="993"/>
              </w:tabs>
            </w:pPr>
            <w:r w:rsidRPr="001B28EF">
              <w:t>FCR-MI</w:t>
            </w:r>
          </w:p>
        </w:tc>
        <w:tc>
          <w:tcPr>
            <w:tcW w:w="1418" w:type="dxa"/>
            <w:tcBorders>
              <w:top w:val="single" w:sz="12" w:space="0" w:color="000000" w:themeColor="text1"/>
            </w:tcBorders>
            <w:vAlign w:val="top"/>
          </w:tcPr>
          <w:p w14:paraId="686E4CDD" w14:textId="6D915009" w:rsidR="009C6542" w:rsidRDefault="009C6542" w:rsidP="00F45110">
            <w:pPr>
              <w:pStyle w:val="1TableText"/>
              <w:tabs>
                <w:tab w:val="num" w:pos="993"/>
              </w:tabs>
            </w:pPr>
            <w:r w:rsidRPr="001B28EF">
              <w:t>1.50</w:t>
            </w:r>
          </w:p>
        </w:tc>
      </w:tr>
      <w:tr w:rsidR="009C6542" w:rsidRPr="0002729A" w14:paraId="1EE1A6E3" w14:textId="6A87B47E" w:rsidTr="0012260F">
        <w:tc>
          <w:tcPr>
            <w:tcW w:w="1418" w:type="dxa"/>
            <w:vAlign w:val="top"/>
          </w:tcPr>
          <w:p w14:paraId="363EB63A" w14:textId="5D5828A0" w:rsidR="009C6542" w:rsidRPr="0002729A" w:rsidRDefault="009C6542" w:rsidP="00F45110">
            <w:pPr>
              <w:pStyle w:val="1TableText"/>
              <w:tabs>
                <w:tab w:val="num" w:pos="993"/>
              </w:tabs>
            </w:pPr>
            <w:r w:rsidRPr="001B28EF">
              <w:t>FCR-</w:t>
            </w:r>
            <w:r w:rsidR="00DC1844">
              <w:t>NaiveBC</w:t>
            </w:r>
          </w:p>
        </w:tc>
        <w:tc>
          <w:tcPr>
            <w:tcW w:w="1418" w:type="dxa"/>
            <w:vAlign w:val="top"/>
          </w:tcPr>
          <w:p w14:paraId="7324296D" w14:textId="2B57AFFB" w:rsidR="009C6542" w:rsidRDefault="009C6542" w:rsidP="00F45110">
            <w:pPr>
              <w:pStyle w:val="1TableText"/>
              <w:tabs>
                <w:tab w:val="num" w:pos="993"/>
              </w:tabs>
            </w:pPr>
            <w:r w:rsidRPr="001B28EF">
              <w:t>1.83</w:t>
            </w:r>
          </w:p>
        </w:tc>
      </w:tr>
      <w:tr w:rsidR="009C6542" w:rsidRPr="0002729A" w14:paraId="582E3CF5" w14:textId="4D562AC4" w:rsidTr="0012260F">
        <w:tc>
          <w:tcPr>
            <w:tcW w:w="1418" w:type="dxa"/>
            <w:vAlign w:val="top"/>
          </w:tcPr>
          <w:p w14:paraId="078A1AAE" w14:textId="29FC7DDD" w:rsidR="009C6542" w:rsidRPr="0002729A" w:rsidRDefault="009C6542" w:rsidP="00F45110">
            <w:pPr>
              <w:pStyle w:val="1TableText"/>
              <w:tabs>
                <w:tab w:val="num" w:pos="993"/>
              </w:tabs>
            </w:pPr>
            <w:r w:rsidRPr="001B28EF">
              <w:t>FS-</w:t>
            </w:r>
            <w:r w:rsidR="00DC1844">
              <w:t>NaiveBC</w:t>
            </w:r>
          </w:p>
        </w:tc>
        <w:tc>
          <w:tcPr>
            <w:tcW w:w="1418" w:type="dxa"/>
            <w:vAlign w:val="top"/>
          </w:tcPr>
          <w:p w14:paraId="7DB377E4" w14:textId="7CA5EB57" w:rsidR="009C6542" w:rsidRDefault="009C6542" w:rsidP="00F45110">
            <w:pPr>
              <w:pStyle w:val="1TableText"/>
              <w:tabs>
                <w:tab w:val="num" w:pos="993"/>
              </w:tabs>
            </w:pPr>
            <w:r w:rsidRPr="001B28EF">
              <w:t>1.83</w:t>
            </w:r>
          </w:p>
        </w:tc>
      </w:tr>
      <w:tr w:rsidR="009C6542" w:rsidRPr="0002729A" w14:paraId="1EAF6609" w14:textId="690B6C19" w:rsidTr="0012260F">
        <w:tc>
          <w:tcPr>
            <w:tcW w:w="1418" w:type="dxa"/>
            <w:vAlign w:val="top"/>
          </w:tcPr>
          <w:p w14:paraId="606BB298" w14:textId="0E98F492" w:rsidR="009C6542" w:rsidRPr="0002729A" w:rsidRDefault="009C6542" w:rsidP="00F45110">
            <w:pPr>
              <w:pStyle w:val="1TableText"/>
              <w:tabs>
                <w:tab w:val="num" w:pos="993"/>
              </w:tabs>
            </w:pPr>
            <w:r w:rsidRPr="001B28EF">
              <w:t>FS-MI</w:t>
            </w:r>
          </w:p>
        </w:tc>
        <w:tc>
          <w:tcPr>
            <w:tcW w:w="1418" w:type="dxa"/>
            <w:vAlign w:val="top"/>
          </w:tcPr>
          <w:p w14:paraId="763EE81A" w14:textId="335B5200" w:rsidR="009C6542" w:rsidRDefault="009C6542" w:rsidP="00F45110">
            <w:pPr>
              <w:pStyle w:val="1TableText"/>
              <w:tabs>
                <w:tab w:val="num" w:pos="993"/>
              </w:tabs>
            </w:pPr>
            <w:r w:rsidRPr="001B28EF">
              <w:t>1.83</w:t>
            </w:r>
          </w:p>
        </w:tc>
      </w:tr>
      <w:tr w:rsidR="009C6542" w:rsidRPr="0002729A" w14:paraId="58327BC8" w14:textId="665B124C" w:rsidTr="0012260F">
        <w:tc>
          <w:tcPr>
            <w:tcW w:w="1418" w:type="dxa"/>
            <w:vAlign w:val="top"/>
          </w:tcPr>
          <w:p w14:paraId="16EB33E4" w14:textId="6FF95BD9" w:rsidR="009C6542" w:rsidRPr="0002729A" w:rsidRDefault="009C6542" w:rsidP="00F45110">
            <w:pPr>
              <w:pStyle w:val="1TableText"/>
              <w:tabs>
                <w:tab w:val="num" w:pos="993"/>
              </w:tabs>
            </w:pPr>
            <w:r w:rsidRPr="001B28EF">
              <w:t>BE-</w:t>
            </w:r>
            <w:r w:rsidR="00DC1844">
              <w:t>NaiveBC</w:t>
            </w:r>
          </w:p>
        </w:tc>
        <w:tc>
          <w:tcPr>
            <w:tcW w:w="1418" w:type="dxa"/>
            <w:vAlign w:val="top"/>
          </w:tcPr>
          <w:p w14:paraId="4ED9DA54" w14:textId="0433A9DE" w:rsidR="009C6542" w:rsidRDefault="009C6542" w:rsidP="00F45110">
            <w:pPr>
              <w:pStyle w:val="1TableText"/>
              <w:tabs>
                <w:tab w:val="num" w:pos="993"/>
              </w:tabs>
            </w:pPr>
            <w:r w:rsidRPr="001B28EF">
              <w:t>2.83</w:t>
            </w:r>
          </w:p>
        </w:tc>
      </w:tr>
      <w:tr w:rsidR="009C6542" w:rsidRPr="0002729A" w14:paraId="4D77C813" w14:textId="1699B7DD" w:rsidTr="0012260F">
        <w:tc>
          <w:tcPr>
            <w:tcW w:w="1418" w:type="dxa"/>
            <w:vAlign w:val="top"/>
          </w:tcPr>
          <w:p w14:paraId="730622F3" w14:textId="53BF136A" w:rsidR="009C6542" w:rsidRDefault="009C6542" w:rsidP="00F45110">
            <w:pPr>
              <w:pStyle w:val="1TableText"/>
              <w:tabs>
                <w:tab w:val="num" w:pos="993"/>
              </w:tabs>
            </w:pPr>
            <w:r w:rsidRPr="001B28EF">
              <w:t>JMI</w:t>
            </w:r>
          </w:p>
        </w:tc>
        <w:tc>
          <w:tcPr>
            <w:tcW w:w="1418" w:type="dxa"/>
            <w:vAlign w:val="top"/>
          </w:tcPr>
          <w:p w14:paraId="222F499E" w14:textId="27CC5B0F" w:rsidR="009C6542" w:rsidRDefault="009C6542" w:rsidP="00F45110">
            <w:pPr>
              <w:pStyle w:val="1TableText"/>
              <w:tabs>
                <w:tab w:val="num" w:pos="993"/>
              </w:tabs>
            </w:pPr>
            <w:r w:rsidRPr="001B28EF">
              <w:t>3</w:t>
            </w:r>
            <w:r>
              <w:t>.00</w:t>
            </w:r>
          </w:p>
        </w:tc>
      </w:tr>
      <w:tr w:rsidR="009C6542" w:rsidRPr="0002729A" w14:paraId="257DE608" w14:textId="0B27EBF2" w:rsidTr="0012260F">
        <w:tc>
          <w:tcPr>
            <w:tcW w:w="1418" w:type="dxa"/>
            <w:vAlign w:val="top"/>
          </w:tcPr>
          <w:p w14:paraId="2CFA9DA1" w14:textId="20255EDE" w:rsidR="009C6542" w:rsidRDefault="009C6542" w:rsidP="00F45110">
            <w:pPr>
              <w:pStyle w:val="1TableText"/>
              <w:tabs>
                <w:tab w:val="num" w:pos="993"/>
              </w:tabs>
            </w:pPr>
            <w:r w:rsidRPr="001B28EF">
              <w:t>Rank-</w:t>
            </w:r>
            <w:r w:rsidR="00DC1844">
              <w:t>NaiveBC</w:t>
            </w:r>
          </w:p>
        </w:tc>
        <w:tc>
          <w:tcPr>
            <w:tcW w:w="1418" w:type="dxa"/>
            <w:vAlign w:val="top"/>
          </w:tcPr>
          <w:p w14:paraId="15936993" w14:textId="79973B51" w:rsidR="009C6542" w:rsidRDefault="009C6542" w:rsidP="00F45110">
            <w:pPr>
              <w:pStyle w:val="1TableText"/>
              <w:tabs>
                <w:tab w:val="num" w:pos="993"/>
              </w:tabs>
            </w:pPr>
            <w:r w:rsidRPr="001B28EF">
              <w:t>3.33</w:t>
            </w:r>
          </w:p>
        </w:tc>
      </w:tr>
      <w:tr w:rsidR="009C6542" w:rsidRPr="0002729A" w14:paraId="4462E100" w14:textId="5345EAE4" w:rsidTr="0012260F">
        <w:tc>
          <w:tcPr>
            <w:tcW w:w="1418" w:type="dxa"/>
            <w:vAlign w:val="top"/>
          </w:tcPr>
          <w:p w14:paraId="28EA6CF6" w14:textId="422A8B03" w:rsidR="009C6542" w:rsidRDefault="009C6542" w:rsidP="00F45110">
            <w:pPr>
              <w:pStyle w:val="1TableText"/>
              <w:tabs>
                <w:tab w:val="num" w:pos="993"/>
              </w:tabs>
            </w:pPr>
            <w:r w:rsidRPr="001B28EF">
              <w:t>Rank-MI</w:t>
            </w:r>
          </w:p>
        </w:tc>
        <w:tc>
          <w:tcPr>
            <w:tcW w:w="1418" w:type="dxa"/>
            <w:vAlign w:val="top"/>
          </w:tcPr>
          <w:p w14:paraId="3C511966" w14:textId="44091DFE" w:rsidR="009C6542" w:rsidRDefault="009C6542" w:rsidP="00F45110">
            <w:pPr>
              <w:pStyle w:val="1TableText"/>
              <w:tabs>
                <w:tab w:val="num" w:pos="993"/>
              </w:tabs>
            </w:pPr>
            <w:r w:rsidRPr="001B28EF">
              <w:t>3.50</w:t>
            </w:r>
          </w:p>
        </w:tc>
      </w:tr>
      <w:tr w:rsidR="009C6542" w:rsidRPr="0002729A" w14:paraId="6CA6E83B" w14:textId="0E483F77" w:rsidTr="0012260F">
        <w:tc>
          <w:tcPr>
            <w:tcW w:w="1418" w:type="dxa"/>
            <w:vAlign w:val="top"/>
          </w:tcPr>
          <w:p w14:paraId="7E2BAD5E" w14:textId="3D6E50A5" w:rsidR="009C6542" w:rsidRDefault="009C6542" w:rsidP="00F45110">
            <w:pPr>
              <w:pStyle w:val="1TableText"/>
              <w:tabs>
                <w:tab w:val="num" w:pos="993"/>
              </w:tabs>
            </w:pPr>
            <w:r w:rsidRPr="001B28EF">
              <w:t>BE-MI</w:t>
            </w:r>
          </w:p>
        </w:tc>
        <w:tc>
          <w:tcPr>
            <w:tcW w:w="1418" w:type="dxa"/>
            <w:vAlign w:val="top"/>
          </w:tcPr>
          <w:p w14:paraId="04B770CE" w14:textId="051C3FE8" w:rsidR="009C6542" w:rsidRDefault="009C6542" w:rsidP="00F45110">
            <w:pPr>
              <w:pStyle w:val="1TableText"/>
              <w:tabs>
                <w:tab w:val="num" w:pos="993"/>
              </w:tabs>
            </w:pPr>
            <w:r w:rsidRPr="001B28EF">
              <w:t>3.50</w:t>
            </w:r>
          </w:p>
        </w:tc>
      </w:tr>
    </w:tbl>
    <w:p w14:paraId="59B2086A" w14:textId="163EFD99" w:rsidR="00FA0958" w:rsidRDefault="00FA0958" w:rsidP="00416694">
      <w:pPr>
        <w:spacing w:line="360" w:lineRule="auto"/>
        <w:jc w:val="both"/>
      </w:pPr>
    </w:p>
    <w:p w14:paraId="0D99F471" w14:textId="77777777" w:rsidR="00416694" w:rsidRDefault="00AD1A8C" w:rsidP="00AD1A8C">
      <w:pPr>
        <w:pStyle w:val="Heading1"/>
      </w:pPr>
      <w:r>
        <w:t>Conclusions</w:t>
      </w:r>
    </w:p>
    <w:p w14:paraId="66434D58" w14:textId="17565404" w:rsidR="00416694" w:rsidRDefault="00B001F4" w:rsidP="00FB5536">
      <w:pPr>
        <w:pStyle w:val="Paragraph"/>
      </w:pPr>
      <w:r>
        <w:t>Feature redundancy</w:t>
      </w:r>
      <w:r w:rsidR="00416694">
        <w:t xml:space="preserve"> was identified as a source of instability and inaccuracy in feature selection.  A method for ranking correlated clusters of features was presented.  Using hierarchical clustering, a natural number of clusters can be selected by observing the stability of correlation relationships in the data using a dendrogram.  Clusters are then ranked using an importance measure, calculated as the median of </w:t>
      </w:r>
      <w:r>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from the data.  The ability to hand-pick features 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3EFB0EF2" w14:textId="77777777" w:rsidR="00416694" w:rsidRDefault="00416694" w:rsidP="00FB5536">
      <w:pPr>
        <w:pStyle w:val="Paragraph"/>
      </w:pPr>
    </w:p>
    <w:p w14:paraId="4A3AEC6A" w14:textId="77777777" w:rsidR="0093215E" w:rsidRDefault="0093215E" w:rsidP="00FB5536">
      <w:pPr>
        <w:pStyle w:val="Newparagraph"/>
      </w:pPr>
    </w:p>
    <w:p w14:paraId="5F61E92A" w14:textId="1D5DE534" w:rsidR="0093215E" w:rsidRDefault="008257F7" w:rsidP="00FB5536">
      <w:pPr>
        <w:pStyle w:val="Newparagraph"/>
      </w:pPr>
      <w:r>
        <w:t xml:space="preserve">The need for user specification of </w:t>
      </w:r>
      <w:r w:rsidR="005873FC">
        <w:t>dissimilarity threshold</w:t>
      </w:r>
      <w:r>
        <w:t xml:space="preserve"> </w:t>
      </w:r>
      <w:r w:rsidR="008256FC">
        <w:t xml:space="preserve">can be seen as </w:t>
      </w:r>
      <w:r>
        <w:t xml:space="preserve">a weakness of the </w:t>
      </w:r>
      <w:r w:rsidR="002306EC">
        <w:t xml:space="preserve">FCR </w:t>
      </w:r>
      <w:r>
        <w:t xml:space="preserve">method.  </w:t>
      </w:r>
      <w:r w:rsidR="002306EC">
        <w:t xml:space="preserve">This is a subjective choice and different </w:t>
      </w:r>
      <w:r w:rsidR="005873FC">
        <w:t xml:space="preserve">thresholds </w:t>
      </w:r>
      <w:r w:rsidR="002306EC">
        <w:t xml:space="preserve">can lead to different sets of selected features.  A possible way to automate this choice would be to extract clusters from all levels in the hierarchy, select a set of features from the best clusters at </w:t>
      </w:r>
      <w:r w:rsidR="00FE7C31">
        <w:t>each</w:t>
      </w:r>
      <w:r w:rsidR="002306EC">
        <w:t xml:space="preserve"> level, and then use a performance measure such as the accuracy of a k-NN classifier to choose the best set of features</w:t>
      </w:r>
      <w:r w:rsidR="005873FC">
        <w:t xml:space="preserve"> overall</w:t>
      </w:r>
      <w:r w:rsidR="002306EC">
        <w:t xml:space="preserve">.  The need for visual inspection of the dendrogram to make the choice of </w:t>
      </w:r>
      <w:r w:rsidR="005873FC">
        <w:t xml:space="preserve">dissimilarity threshold </w:t>
      </w:r>
      <w:r w:rsidR="002306EC">
        <w:t>limits the dimensionality of data that the FCR method can practically be applied to.  For data sets of hundreds or thousands of features</w:t>
      </w:r>
      <w:r w:rsidR="00997A57">
        <w:t xml:space="preserve">, </w:t>
      </w:r>
      <w:r w:rsidR="002306EC">
        <w:t xml:space="preserve">the dendrogram </w:t>
      </w:r>
      <w:r w:rsidR="008256FC">
        <w:t>may</w:t>
      </w:r>
      <w:r w:rsidR="00997A57">
        <w:t xml:space="preserve"> </w:t>
      </w:r>
      <w:r w:rsidR="002306EC">
        <w:t xml:space="preserve">be </w:t>
      </w:r>
      <w:r w:rsidR="00997A57">
        <w:t xml:space="preserve">too </w:t>
      </w:r>
      <w:r w:rsidR="002306EC">
        <w:t xml:space="preserve">cluttered </w:t>
      </w:r>
      <w:r w:rsidR="00997A57">
        <w:t>to make a sensible choice</w:t>
      </w:r>
      <w:r w:rsidR="008301C2">
        <w:t xml:space="preserve"> and a feature selection algorithm other than FCR </w:t>
      </w:r>
      <w:r w:rsidR="00DF2FDA">
        <w:t>may</w:t>
      </w:r>
      <w:r w:rsidR="008301C2">
        <w:t xml:space="preserve"> be more appropriate</w:t>
      </w:r>
      <w:r w:rsidR="00997A57">
        <w:t>.</w:t>
      </w:r>
      <w:r w:rsidR="00F0702E">
        <w:t xml:space="preserve">  </w:t>
      </w:r>
      <w:r w:rsidR="00EF664A">
        <w:t xml:space="preserve">It is worth noting that for problems where feature stability </w:t>
      </w:r>
      <w:r w:rsidR="00F658AE">
        <w:t xml:space="preserve">and </w:t>
      </w:r>
      <w:r w:rsidR="00EF664A">
        <w:t>user specification of preferred variables are not required, FS-</w:t>
      </w:r>
      <w:r w:rsidR="00DC1844">
        <w:t>NaiveBC</w:t>
      </w:r>
      <w:r w:rsidR="00EF664A">
        <w:t xml:space="preserve"> may be a more sensible choice of feature selection method.  It achieved the best accuracy results and does not require any user intervention as with FCR. </w:t>
      </w:r>
    </w:p>
    <w:p w14:paraId="43B3A697" w14:textId="77777777" w:rsidR="00151E9E" w:rsidRDefault="00151E9E" w:rsidP="00FB5536">
      <w:pPr>
        <w:pStyle w:val="Newparagraph"/>
      </w:pPr>
    </w:p>
    <w:p w14:paraId="7F13263A" w14:textId="042D2014" w:rsidR="00714EC2" w:rsidRDefault="00183420" w:rsidP="00FB5536">
      <w:pPr>
        <w:pStyle w:val="Newparagraph"/>
      </w:pPr>
      <w:r>
        <w:t xml:space="preserve">Despite these </w:t>
      </w:r>
      <w:r w:rsidR="00445A96">
        <w:t>limitations</w:t>
      </w:r>
      <w:r>
        <w:t xml:space="preserve">, </w:t>
      </w:r>
      <w:r w:rsidR="00151E9E">
        <w:t xml:space="preserve">FCR performed well on a diverse range of </w:t>
      </w:r>
      <w:r w:rsidR="00386CF6">
        <w:t xml:space="preserve">high dimensional redundant </w:t>
      </w:r>
      <w:r w:rsidR="00151E9E">
        <w:t>data</w:t>
      </w:r>
      <w:r w:rsidR="00337FB3">
        <w:t xml:space="preserve"> sets</w:t>
      </w:r>
      <w:r w:rsidR="00714EC2">
        <w:t xml:space="preserve">.  The effectiveness of the proposed FCR method was evaluated by comparing its accuracy, stability and execution time to a set of popular feature selection methods.  The feature selection methods were each tested in combination with two criteria for feature relevance: the MI between the candidate feature(s) and the class labels, and the accuracy of a naive Bayes classifier trained on the candidate feature(s).  FS-NaiveBC provided the best accuracy performance but the worst stability performance.  In a similar vein, FS-MI provided the best stability performance but the second worst accuracy performance.  The FCR method performed well overall, with both naive Bayes and MI </w:t>
      </w:r>
      <w:r w:rsidR="00714EC2">
        <w:lastRenderedPageBreak/>
        <w:t xml:space="preserve">criteria.  Although FCR did not quite achieve the best performance in accuracy or stability alone, it was the highest ranked method when considering the accuracy and stability measures in combination.  Another benefit of FCR is its relative speed compared to greedy search FS and BE type methods.  Ever increasing quantities of high spatial and spectral resolution remote sensing data are being produced and require interpretation </w:t>
      </w:r>
      <w:r w:rsidR="00714EC2">
        <w:fldChar w:fldCharType="begin" w:fldLock="1"/>
      </w:r>
      <w:r w:rsidR="00BA6C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noteIndex" : 0 }, "schema" : "https://github.com/citation-style-language/schema/raw/master/csl-citation.json" }</w:instrText>
      </w:r>
      <w:r w:rsidR="00714EC2">
        <w:fldChar w:fldCharType="separate"/>
      </w:r>
      <w:r w:rsidR="00BA6C51" w:rsidRPr="00BA6C51">
        <w:rPr>
          <w:noProof/>
        </w:rPr>
        <w:t>(Chi et al. 2016)</w:t>
      </w:r>
      <w:r w:rsidR="00714EC2">
        <w:fldChar w:fldCharType="end"/>
      </w:r>
      <w:r w:rsidR="00714EC2">
        <w:t xml:space="preserve">.  In this context, instability and sub-optimality associated with feature selection from high dimensional redundant data will become increasingly critical issues.  Computationally efficient techniques, such as FCR, are required to address these challenges.  </w:t>
      </w:r>
    </w:p>
    <w:p w14:paraId="707463DB" w14:textId="77777777" w:rsidR="00621EDD" w:rsidRDefault="00621EDD" w:rsidP="00FB5536">
      <w:pPr>
        <w:pStyle w:val="Newparagraph"/>
      </w:pPr>
    </w:p>
    <w:p w14:paraId="1643E9ED" w14:textId="77777777" w:rsidR="00621EDD" w:rsidRDefault="00621EDD" w:rsidP="00621EDD">
      <w:pPr>
        <w:pStyle w:val="Heading1"/>
        <w:keepLines/>
        <w:numPr>
          <w:ilvl w:val="0"/>
          <w:numId w:val="0"/>
        </w:numPr>
      </w:pPr>
      <w:r>
        <w:t>Acknowledgements</w:t>
      </w:r>
    </w:p>
    <w:p w14:paraId="59A1BCCD" w14:textId="77777777" w:rsidR="00621EDD" w:rsidRDefault="00621EDD" w:rsidP="00621EDD">
      <w:pPr>
        <w:pStyle w:val="Acknowledgements"/>
      </w:pPr>
      <w:r>
        <w:t xml:space="preserve">We would like to thank Jan Vlok for proposing the vegetation mapping study that led to this research and for assistance in selecting the study area, Adrian Roos and Intergraph South Africa for providing a licence for Intergraph PPS, Bernard Jacobs of Geospace International for assistance in understanding the NGI image processing workflow and in obtaining DMC RSR data, Theo Pauw and Garth Stephenson of CGA for assistance with computing and software resources, Julie Verhulp and NGI for provision of the aerial imagery and </w:t>
      </w:r>
      <w:r w:rsidRPr="00EB0BA2">
        <w:t xml:space="preserve">www.linguafix.net </w:t>
      </w:r>
      <w:r>
        <w:t xml:space="preserve"> for l</w:t>
      </w:r>
      <w:r w:rsidRPr="00EB0BA2">
        <w:t xml:space="preserve">anguage editing. </w:t>
      </w:r>
      <w:r>
        <w:t xml:space="preserve"> This work was supported by funding from the Gamtoos Irrigation Board (GIB).  GIB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p>
    <w:p w14:paraId="4671E1AB" w14:textId="2CD4E2BC" w:rsidR="00621EDD" w:rsidRDefault="00621EDD" w:rsidP="00621EDD">
      <w:pPr>
        <w:pStyle w:val="Acknowledgements"/>
      </w:pPr>
      <w:r>
        <w:t xml:space="preserve">  </w:t>
      </w:r>
      <w:bookmarkStart w:id="13" w:name="_GoBack"/>
      <w:bookmarkEnd w:id="13"/>
    </w:p>
    <w:p w14:paraId="3CEE9DBE" w14:textId="77777777" w:rsidR="00CE1864" w:rsidRDefault="00CE1864" w:rsidP="00CE1864">
      <w:pPr>
        <w:pStyle w:val="Heading1"/>
        <w:numPr>
          <w:ilvl w:val="0"/>
          <w:numId w:val="0"/>
        </w:numPr>
      </w:pPr>
      <w:r>
        <w:t>References</w:t>
      </w:r>
    </w:p>
    <w:p w14:paraId="5F8669BD" w14:textId="70C6A768" w:rsidR="00BA6C51" w:rsidRPr="00BA6C51" w:rsidRDefault="00CE1864" w:rsidP="00BA6C51">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BA6C51" w:rsidRPr="00BA6C51">
        <w:rPr>
          <w:noProof/>
        </w:rPr>
        <w:t xml:space="preserve">Bishop, Christopher M. 2003. </w:t>
      </w:r>
      <w:r w:rsidR="00BA6C51" w:rsidRPr="00BA6C51">
        <w:rPr>
          <w:i/>
          <w:iCs/>
          <w:noProof/>
        </w:rPr>
        <w:t>Neural Networks for Pattern Recognition</w:t>
      </w:r>
      <w:r w:rsidR="00BA6C51" w:rsidRPr="00BA6C51">
        <w:rPr>
          <w:noProof/>
        </w:rPr>
        <w:t>. New York: Oxford University Press. doi:10.1002/0470854774.</w:t>
      </w:r>
    </w:p>
    <w:p w14:paraId="42935459"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Blaschke, T. 2010. “Object Based Image Analysis for Remote Sensing.” </w:t>
      </w:r>
      <w:r w:rsidRPr="00BA6C51">
        <w:rPr>
          <w:i/>
          <w:iCs/>
          <w:noProof/>
        </w:rPr>
        <w:t>ISPRS Journal of Photogrammetry and Remote Sensing</w:t>
      </w:r>
      <w:r w:rsidRPr="00BA6C51">
        <w:rPr>
          <w:noProof/>
        </w:rPr>
        <w:t xml:space="preserve"> 65 (1). Elsevier B.V.: 2–16. doi:10.1016/j.isprsjprs.2009.06.004.</w:t>
      </w:r>
    </w:p>
    <w:p w14:paraId="2917A842"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Breiman, Leo. 2001. “Random Forests.” </w:t>
      </w:r>
      <w:r w:rsidRPr="00BA6C51">
        <w:rPr>
          <w:i/>
          <w:iCs/>
          <w:noProof/>
        </w:rPr>
        <w:t>Machine Learning</w:t>
      </w:r>
      <w:r w:rsidRPr="00BA6C51">
        <w:rPr>
          <w:noProof/>
        </w:rPr>
        <w:t xml:space="preserve"> 45 (1): 5–32. doi:10.1023/A:1010933404324.</w:t>
      </w:r>
    </w:p>
    <w:p w14:paraId="0B9EC239"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lastRenderedPageBreak/>
        <w:t xml:space="preserve">Brown, Gavin, Adam Pocock, Ming-Jie Zhao, and Mikel Lujan. 2012. “Conditional Likelihood Maximisation: A Unifying Framework for Mutual Information Feature Selection.” </w:t>
      </w:r>
      <w:r w:rsidRPr="00BA6C51">
        <w:rPr>
          <w:i/>
          <w:iCs/>
          <w:noProof/>
        </w:rPr>
        <w:t>Journal of Machine Learning Research</w:t>
      </w:r>
      <w:r w:rsidRPr="00BA6C51">
        <w:rPr>
          <w:noProof/>
        </w:rPr>
        <w:t xml:space="preserve"> 13: 27–66. doi:10.1016/j.patcog.2015.11.007.</w:t>
      </w:r>
    </w:p>
    <w:p w14:paraId="648DBACE"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Burges, Christopher J.C. 1998. “A Tutorial on Support Vector Machines for Pattern Recognition.” </w:t>
      </w:r>
      <w:r w:rsidRPr="00BA6C51">
        <w:rPr>
          <w:i/>
          <w:iCs/>
          <w:noProof/>
        </w:rPr>
        <w:t>Data Mining and Knowledge Discovery</w:t>
      </w:r>
      <w:r w:rsidRPr="00BA6C51">
        <w:rPr>
          <w:noProof/>
        </w:rPr>
        <w:t xml:space="preserve"> 2 (2): 121–167. doi:10.1023/A:1009715923555.</w:t>
      </w:r>
    </w:p>
    <w:p w14:paraId="2C445039"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Chi, Mingmin, Antonio Plaza, Jon Atli Benediktsson, Zhongyi Sun, Jinsheng Shen, and Yangyong Zhu. 2016. “Big Data for Remote Sensing: Challenges and Opportunities.” </w:t>
      </w:r>
      <w:r w:rsidRPr="00BA6C51">
        <w:rPr>
          <w:i/>
          <w:iCs/>
          <w:noProof/>
        </w:rPr>
        <w:t>Proceedings of the IEEE</w:t>
      </w:r>
      <w:r w:rsidRPr="00BA6C51">
        <w:rPr>
          <w:noProof/>
        </w:rPr>
        <w:t xml:space="preserve"> 104 (11): 2207–2219. doi:10.1109/JPROC.2016.2598228.</w:t>
      </w:r>
    </w:p>
    <w:p w14:paraId="53C656F3"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Cukur, Huseyin, Hamidullah Binol, Faruk Sukru Uslu, Yusuf Kalayci, and Abdullah Bal. 2015. “Cross Correlation Based Clustering for Feature Selection in Hyperspectral Imagery.” In </w:t>
      </w:r>
      <w:r w:rsidRPr="00BA6C51">
        <w:rPr>
          <w:i/>
          <w:iCs/>
          <w:noProof/>
        </w:rPr>
        <w:t>2015 9th International Conference on Electrical and Electronics Engineering (ELECO)</w:t>
      </w:r>
      <w:r w:rsidRPr="00BA6C51">
        <w:rPr>
          <w:noProof/>
        </w:rPr>
        <w:t>, 232–236. Bursa: IEEE. doi:10.1109/ELECO.2015.7394552.</w:t>
      </w:r>
    </w:p>
    <w:p w14:paraId="7B02839D"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Duin, R P W, and David M. J. Tax. 2005. “Statistical Pattern Recognition.” In </w:t>
      </w:r>
      <w:r w:rsidRPr="00BA6C51">
        <w:rPr>
          <w:i/>
          <w:iCs/>
          <w:noProof/>
        </w:rPr>
        <w:t>Handbook of Pattern Recognition and Computer Vision, 3rd Ed.</w:t>
      </w:r>
      <w:r w:rsidRPr="00BA6C51">
        <w:rPr>
          <w:noProof/>
        </w:rPr>
        <w:t>, edited by CH Chen and PSP Wang, 1–21. Singapore: World Scientific. doi:10.1142/9789812775320_0001.</w:t>
      </w:r>
    </w:p>
    <w:p w14:paraId="2A8007FC"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GIC. 2014. “Hyperspectral Remote Sensing Scenes.” http://www.ehu.eus/ccwintco/index.php?title=Hyperspectral_Remote_Sensing_Scenes.</w:t>
      </w:r>
    </w:p>
    <w:p w14:paraId="0CBF2265"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Guyon, Isabelle, and Andre Elisseeff. 2003. “An Introduction to Variable and Feature Selection.” </w:t>
      </w:r>
      <w:r w:rsidRPr="00BA6C51">
        <w:rPr>
          <w:i/>
          <w:iCs/>
          <w:noProof/>
        </w:rPr>
        <w:t>Journal ofMachine Learning Research</w:t>
      </w:r>
      <w:r w:rsidRPr="00BA6C51">
        <w:rPr>
          <w:noProof/>
        </w:rPr>
        <w:t xml:space="preserve"> 3: 1157–1182. doi:10.1016/j.aca.2011.07.027.</w:t>
      </w:r>
    </w:p>
    <w:p w14:paraId="1B9739FC"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Guyon, Isabelle, Jason Weston, Stephen Barnhill, and Vladimir Vapnik. 2002. “Gene Selection for Cancer Classification Using Support Vector Machines.” </w:t>
      </w:r>
      <w:r w:rsidRPr="00BA6C51">
        <w:rPr>
          <w:i/>
          <w:iCs/>
          <w:noProof/>
        </w:rPr>
        <w:t>Machine Learning</w:t>
      </w:r>
      <w:r w:rsidRPr="00BA6C51">
        <w:rPr>
          <w:noProof/>
        </w:rPr>
        <w:t xml:space="preserve"> 46 (1–3): 389–422. doi:10.1023/A:1012487302797.</w:t>
      </w:r>
    </w:p>
    <w:p w14:paraId="1398425B"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Hand, David J, and Kerning Yu. 2001. “Idiot’s Bayes - Not so Stupid after All?” </w:t>
      </w:r>
      <w:r w:rsidRPr="00BA6C51">
        <w:rPr>
          <w:i/>
          <w:iCs/>
          <w:noProof/>
        </w:rPr>
        <w:t>International Statisitical Review</w:t>
      </w:r>
      <w:r w:rsidRPr="00BA6C51">
        <w:rPr>
          <w:noProof/>
        </w:rPr>
        <w:t xml:space="preserve"> 69 (3): 385–398.</w:t>
      </w:r>
    </w:p>
    <w:p w14:paraId="53364D50"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Inza, Iñaki, Pedro Larrañaga, Rosa Blanco, and Antonio J. Cerrolaza. 2004. “Filter versus Wrapper Gene Selection Approaches in DNA Microarray Domains.” </w:t>
      </w:r>
      <w:r w:rsidRPr="00BA6C51">
        <w:rPr>
          <w:i/>
          <w:iCs/>
          <w:noProof/>
        </w:rPr>
        <w:t>Artificial Intelligence in Medicine</w:t>
      </w:r>
      <w:r w:rsidRPr="00BA6C51">
        <w:rPr>
          <w:noProof/>
        </w:rPr>
        <w:t xml:space="preserve"> 31 (2): 91–103. doi:10.1016/j.artmed.2004.01.007.</w:t>
      </w:r>
    </w:p>
    <w:p w14:paraId="6540CF00"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Jain, Anil K, Robert P W Duin, and Jianchang Mao. 2000. “Statistical Pattern Recognition: A Review.” </w:t>
      </w:r>
      <w:r w:rsidRPr="00BA6C51">
        <w:rPr>
          <w:i/>
          <w:iCs/>
          <w:noProof/>
        </w:rPr>
        <w:t>IEEE Transactions on Pattern Analysis and Machine Intelligence</w:t>
      </w:r>
      <w:r w:rsidRPr="00BA6C51">
        <w:rPr>
          <w:noProof/>
        </w:rPr>
        <w:t xml:space="preserve"> 22 (1): 4–37.</w:t>
      </w:r>
    </w:p>
    <w:p w14:paraId="02522425"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Johnson, Brian, and Zhixiao Xie. 2013. “Classifying a High Resolution Image of an Urban </w:t>
      </w:r>
      <w:r w:rsidRPr="00BA6C51">
        <w:rPr>
          <w:noProof/>
        </w:rPr>
        <w:lastRenderedPageBreak/>
        <w:t xml:space="preserve">Area Using Super-Object Information.” </w:t>
      </w:r>
      <w:r w:rsidRPr="00BA6C51">
        <w:rPr>
          <w:i/>
          <w:iCs/>
          <w:noProof/>
        </w:rPr>
        <w:t>ISPRS Journal of Photogrammetry and Remote Sensing</w:t>
      </w:r>
      <w:r w:rsidRPr="00BA6C51">
        <w:rPr>
          <w:noProof/>
        </w:rPr>
        <w:t xml:space="preserve"> 83 (September): 40–49. doi:10.1016/j.isprsjprs.2013.05.008.</w:t>
      </w:r>
    </w:p>
    <w:p w14:paraId="24415D8F"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Kalousis, Alexandros, Julien Prados, and Melanie Hilario. 2007. “Stability of Feature Selection Algorithms: A Study on High-Dimensional Spaces.” </w:t>
      </w:r>
      <w:r w:rsidRPr="00BA6C51">
        <w:rPr>
          <w:i/>
          <w:iCs/>
          <w:noProof/>
        </w:rPr>
        <w:t>Knowledge and Information Systems</w:t>
      </w:r>
      <w:r w:rsidRPr="00BA6C51">
        <w:rPr>
          <w:noProof/>
        </w:rPr>
        <w:t xml:space="preserve"> 12 (1): 95–116. doi:10.1007/s10115-006-0040-8.</w:t>
      </w:r>
    </w:p>
    <w:p w14:paraId="7AAF00AE"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Kononenko, Igor, E Šimec, and M Robnik-Šikonja. 1997. “Overcoming the Myopia of Inductive Learning Algorithms with RELIEFF.” </w:t>
      </w:r>
      <w:r w:rsidRPr="00BA6C51">
        <w:rPr>
          <w:i/>
          <w:iCs/>
          <w:noProof/>
        </w:rPr>
        <w:t>Applied Intelligence</w:t>
      </w:r>
      <w:r w:rsidRPr="00BA6C51">
        <w:rPr>
          <w:noProof/>
        </w:rPr>
        <w:t xml:space="preserve"> 7 (1): 39–55. doi:10.1023/A:1008280620621.</w:t>
      </w:r>
    </w:p>
    <w:p w14:paraId="26B9F9DD"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Kuncheva, L I. 2007. “A Stability Index for Feature Selection.” In </w:t>
      </w:r>
      <w:r w:rsidRPr="00BA6C51">
        <w:rPr>
          <w:i/>
          <w:iCs/>
          <w:noProof/>
        </w:rPr>
        <w:t>International Multi-Conference: Artificial Intelligence and Applications</w:t>
      </w:r>
      <w:r w:rsidRPr="00BA6C51">
        <w:rPr>
          <w:noProof/>
        </w:rPr>
        <w:t>, 390–395. Innsbruck, Austria: IASTED.</w:t>
      </w:r>
    </w:p>
    <w:p w14:paraId="47B3676E"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Li, Shengqiao, E James Harner, and Donald a Adjeroh. 2011. “Random KNN Feature Selection - a Fast and Stable Alternative to Random Forests.” </w:t>
      </w:r>
      <w:r w:rsidRPr="00BA6C51">
        <w:rPr>
          <w:i/>
          <w:iCs/>
          <w:noProof/>
        </w:rPr>
        <w:t>BMC Bioinformatics</w:t>
      </w:r>
      <w:r w:rsidRPr="00BA6C51">
        <w:rPr>
          <w:noProof/>
        </w:rPr>
        <w:t xml:space="preserve"> 12 (1). BioMed Central Ltd: 450. doi:10.1186/1471-2105-12-450.</w:t>
      </w:r>
    </w:p>
    <w:p w14:paraId="4893C020"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Lichman, M. 2013. “UCI Machine Learning Repository.” http://archive.ics.uci.edu/ml.</w:t>
      </w:r>
    </w:p>
    <w:p w14:paraId="673E6B4E"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MathWorks. 2016. “Hierarchical Clustering - Statistics and Machine Learning Toolbox.” </w:t>
      </w:r>
      <w:r w:rsidRPr="00BA6C51">
        <w:rPr>
          <w:i/>
          <w:iCs/>
          <w:noProof/>
        </w:rPr>
        <w:t>Matlab Documentation</w:t>
      </w:r>
      <w:r w:rsidRPr="00BA6C51">
        <w:rPr>
          <w:noProof/>
        </w:rPr>
        <w:t>. https://www.mathworks.com/help/stats/hierarchical-clustering.html.</w:t>
      </w:r>
    </w:p>
    <w:p w14:paraId="60A78DD0"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Mishra, K K, and Sandeep Harit. 2010. “A Fast Algorithm for Finding the Non Dominated Set in Multi Objective Optimization.” </w:t>
      </w:r>
      <w:r w:rsidRPr="00BA6C51">
        <w:rPr>
          <w:i/>
          <w:iCs/>
          <w:noProof/>
        </w:rPr>
        <w:t>Multi-Objective Optimization Using Evolutionary Algorithms</w:t>
      </w:r>
      <w:r w:rsidRPr="00BA6C51">
        <w:rPr>
          <w:noProof/>
        </w:rPr>
        <w:t xml:space="preserve"> 1 (25): 35–39.</w:t>
      </w:r>
    </w:p>
    <w:p w14:paraId="16F855C8"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Mitra, Pabitra, C a Murthy, and Sankar K Pal. 2002. “Unsupervised Feature Selection Using Feature Similarity.” </w:t>
      </w:r>
      <w:r w:rsidRPr="00BA6C51">
        <w:rPr>
          <w:i/>
          <w:iCs/>
          <w:noProof/>
        </w:rPr>
        <w:t>IEEE Transactions on Pattern Analysis and Machine Intelligence PAMI</w:t>
      </w:r>
      <w:r w:rsidRPr="00BA6C51">
        <w:rPr>
          <w:noProof/>
        </w:rPr>
        <w:t xml:space="preserve"> 24 (3): 301–312. doi:10.1109/34.990133.</w:t>
      </w:r>
    </w:p>
    <w:p w14:paraId="4FFF9EBD"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Sahu, Barnali, and Debahuti Mishra. 2011. “A Novel Approach for Selecting Informative Genes from Gene Expression Data Using Signal-to-Noise Ratio and T-Statistics.” In </w:t>
      </w:r>
      <w:r w:rsidRPr="00BA6C51">
        <w:rPr>
          <w:i/>
          <w:iCs/>
          <w:noProof/>
        </w:rPr>
        <w:t>2011 2nd International Conference on Computer and Communication Technology (ICCCT-2011)</w:t>
      </w:r>
      <w:r w:rsidRPr="00BA6C51">
        <w:rPr>
          <w:noProof/>
        </w:rPr>
        <w:t>, 5–10. Allahabad, India: IEEE. doi:10.1109/ICCCT.2011.6075207.</w:t>
      </w:r>
    </w:p>
    <w:p w14:paraId="1C79A4A2"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Strobl, Carolin, Anne-Laure Boulesteix, Thomas Kneib, Thomas Augustin, and Achim Zeileis. 2008. “Conditional Variable Importance for Random Forests.” </w:t>
      </w:r>
      <w:r w:rsidRPr="00BA6C51">
        <w:rPr>
          <w:i/>
          <w:iCs/>
          <w:noProof/>
        </w:rPr>
        <w:t>BMC Bioinformatics</w:t>
      </w:r>
      <w:r w:rsidRPr="00BA6C51">
        <w:rPr>
          <w:noProof/>
        </w:rPr>
        <w:t xml:space="preserve"> 9 (January): 307. doi:10.1186/1471-2105-9-307.</w:t>
      </w:r>
    </w:p>
    <w:p w14:paraId="01ADAAE1"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Szekely, Gabor J., and Maria L. Rizzo. 2005. “Hierarchical Clustering via Joint between-within Distances: Extending Ward’s Minimum Variance Method.” </w:t>
      </w:r>
      <w:r w:rsidRPr="00BA6C51">
        <w:rPr>
          <w:i/>
          <w:iCs/>
          <w:noProof/>
        </w:rPr>
        <w:t>Journal of Classification</w:t>
      </w:r>
      <w:r w:rsidRPr="00BA6C51">
        <w:rPr>
          <w:noProof/>
        </w:rPr>
        <w:t xml:space="preserve"> 22 (2): 151–183. doi:10.1007/s00357-005-0012-9.</w:t>
      </w:r>
    </w:p>
    <w:p w14:paraId="7E812CE9"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lastRenderedPageBreak/>
        <w:t xml:space="preserve">Tolosi, Laura, and Thomas Lengauer. 2011. “Classification with Correlated Features: Unreliability of Feature Ranking and Solutions.” </w:t>
      </w:r>
      <w:r w:rsidRPr="00BA6C51">
        <w:rPr>
          <w:i/>
          <w:iCs/>
          <w:noProof/>
        </w:rPr>
        <w:t>Bioinformatics</w:t>
      </w:r>
      <w:r w:rsidRPr="00BA6C51">
        <w:rPr>
          <w:noProof/>
        </w:rPr>
        <w:t xml:space="preserve"> 27 (14): 1986–1994. doi:10.1093/bioinformatics/btr300.</w:t>
      </w:r>
    </w:p>
    <w:p w14:paraId="3CA4E92C"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TU Delft. 2015. “PRTools.” http://prtools.org/prtools/.</w:t>
      </w:r>
    </w:p>
    <w:p w14:paraId="1D921793"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Webb, Andrew R. 2002. </w:t>
      </w:r>
      <w:r w:rsidRPr="00BA6C51">
        <w:rPr>
          <w:i/>
          <w:iCs/>
          <w:noProof/>
        </w:rPr>
        <w:t>Statistical Pattern Recognition</w:t>
      </w:r>
      <w:r w:rsidRPr="00BA6C51">
        <w:rPr>
          <w:noProof/>
        </w:rPr>
        <w:t>. Chichester, UK: John Wiley &amp; Sons, Ltd. doi:10.1002/0470854774.</w:t>
      </w:r>
    </w:p>
    <w:p w14:paraId="089F2D09"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Wu, Bo, Chongcheng Chen, Tahar Mohand Kechadi, and Liya Sun. 2013. “A Comparative Evaluation of Filter-Based Feature Selection Methods for Hyper-Spectral Band Selection.” </w:t>
      </w:r>
      <w:r w:rsidRPr="00BA6C51">
        <w:rPr>
          <w:i/>
          <w:iCs/>
          <w:noProof/>
        </w:rPr>
        <w:t>International Journal of Remote Sensing</w:t>
      </w:r>
      <w:r w:rsidRPr="00BA6C51">
        <w:rPr>
          <w:noProof/>
        </w:rPr>
        <w:t xml:space="preserve"> 34 (22): 7974–7990. doi:10.1080/01431161.2013.827815.</w:t>
      </w:r>
    </w:p>
    <w:p w14:paraId="5D8F6272"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Yang, Howard Hua, and John Moody. 1999. “Data Visualization and Feature Selection: New Algorithms for Nongaussian Data.” </w:t>
      </w:r>
      <w:r w:rsidRPr="00BA6C51">
        <w:rPr>
          <w:i/>
          <w:iCs/>
          <w:noProof/>
        </w:rPr>
        <w:t>Advances in Neural Information Processing Systems</w:t>
      </w:r>
      <w:r w:rsidRPr="00BA6C51">
        <w:rPr>
          <w:noProof/>
        </w:rPr>
        <w:t xml:space="preserve"> 12 (Mi): 687–693.</w:t>
      </w:r>
    </w:p>
    <w:p w14:paraId="60C0A7BF"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Yousef, Malik, Segun Jung, Louise C Showe, and Michael K Showe. 2007. “Recursive Cluster Elimination (RCE) for Classification and Feature Selection from Gene Expression Data.” </w:t>
      </w:r>
      <w:r w:rsidRPr="00BA6C51">
        <w:rPr>
          <w:i/>
          <w:iCs/>
          <w:noProof/>
        </w:rPr>
        <w:t>BMC Bioinformatics</w:t>
      </w:r>
      <w:r w:rsidRPr="00BA6C51">
        <w:rPr>
          <w:noProof/>
        </w:rPr>
        <w:t xml:space="preserve"> 8 (144). doi:10.1186/1471-2105-8-144.</w:t>
      </w:r>
    </w:p>
    <w:p w14:paraId="59F03FA6" w14:textId="77777777" w:rsidR="00BA6C51" w:rsidRPr="00BA6C51" w:rsidRDefault="00BA6C51" w:rsidP="00BA6C51">
      <w:pPr>
        <w:widowControl w:val="0"/>
        <w:autoSpaceDE w:val="0"/>
        <w:autoSpaceDN w:val="0"/>
        <w:adjustRightInd w:val="0"/>
        <w:spacing w:line="360" w:lineRule="auto"/>
        <w:ind w:left="480" w:hanging="480"/>
        <w:rPr>
          <w:noProof/>
        </w:rPr>
      </w:pPr>
      <w:r w:rsidRPr="00BA6C51">
        <w:rPr>
          <w:noProof/>
        </w:rPr>
        <w:t xml:space="preserve">Yu, Lei, and Huan Liu. 2004. “Efficient Feature Selection via Analysis of Relevance and Redundancy.” </w:t>
      </w:r>
      <w:r w:rsidRPr="00BA6C51">
        <w:rPr>
          <w:i/>
          <w:iCs/>
          <w:noProof/>
        </w:rPr>
        <w:t>Journal of Machine Learning Research</w:t>
      </w:r>
      <w:r w:rsidRPr="00BA6C51">
        <w:rPr>
          <w:noProof/>
        </w:rPr>
        <w:t xml:space="preserve"> 5 (2004): 1205–1224.</w:t>
      </w:r>
    </w:p>
    <w:p w14:paraId="5610BC0A" w14:textId="77777777" w:rsidR="00CE1864" w:rsidRDefault="00CE1864" w:rsidP="00416694">
      <w:pPr>
        <w:spacing w:line="360" w:lineRule="auto"/>
        <w:jc w:val="both"/>
      </w:pPr>
      <w:r>
        <w:fldChar w:fldCharType="end"/>
      </w:r>
    </w:p>
    <w:sectPr w:rsidR="00CE1864" w:rsidSect="00C35A8C">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78C64A" w14:textId="77777777" w:rsidR="009C52B6" w:rsidRDefault="009C52B6" w:rsidP="00A90339">
      <w:r>
        <w:separator/>
      </w:r>
    </w:p>
  </w:endnote>
  <w:endnote w:type="continuationSeparator" w:id="0">
    <w:p w14:paraId="5A98C413" w14:textId="77777777" w:rsidR="009C52B6" w:rsidRDefault="009C52B6"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2681F0" w14:textId="77777777" w:rsidR="009C52B6" w:rsidRDefault="009C52B6" w:rsidP="00A90339">
      <w:r>
        <w:separator/>
      </w:r>
    </w:p>
  </w:footnote>
  <w:footnote w:type="continuationSeparator" w:id="0">
    <w:p w14:paraId="3017366A" w14:textId="77777777" w:rsidR="009C52B6" w:rsidRDefault="009C52B6"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1938323A"/>
    <w:multiLevelType w:val="multilevel"/>
    <w:tmpl w:val="36CCA27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D13605A"/>
    <w:multiLevelType w:val="hybridMultilevel"/>
    <w:tmpl w:val="46ACA2E2"/>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73276D67"/>
    <w:multiLevelType w:val="hybridMultilevel"/>
    <w:tmpl w:val="A32A2760"/>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
  </w:num>
  <w:num w:numId="2">
    <w:abstractNumId w:val="3"/>
  </w:num>
  <w:num w:numId="3">
    <w:abstractNumId w:val="2"/>
  </w:num>
  <w:num w:numId="4">
    <w:abstractNumId w:val="5"/>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linkStyl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460F"/>
    <w:rsid w:val="000054AB"/>
    <w:rsid w:val="0000614E"/>
    <w:rsid w:val="00010534"/>
    <w:rsid w:val="00016591"/>
    <w:rsid w:val="00020F5D"/>
    <w:rsid w:val="000214A6"/>
    <w:rsid w:val="00022BB0"/>
    <w:rsid w:val="00023B39"/>
    <w:rsid w:val="00026446"/>
    <w:rsid w:val="00026A2A"/>
    <w:rsid w:val="00031908"/>
    <w:rsid w:val="00032AD9"/>
    <w:rsid w:val="00034B46"/>
    <w:rsid w:val="00037DF2"/>
    <w:rsid w:val="00040D8B"/>
    <w:rsid w:val="00041075"/>
    <w:rsid w:val="00043847"/>
    <w:rsid w:val="00043B5D"/>
    <w:rsid w:val="00044EBF"/>
    <w:rsid w:val="00047BAC"/>
    <w:rsid w:val="000547C6"/>
    <w:rsid w:val="00054B4E"/>
    <w:rsid w:val="00055A37"/>
    <w:rsid w:val="000560C5"/>
    <w:rsid w:val="000705B8"/>
    <w:rsid w:val="00070CD0"/>
    <w:rsid w:val="000725ED"/>
    <w:rsid w:val="0007269E"/>
    <w:rsid w:val="0007318B"/>
    <w:rsid w:val="000763C7"/>
    <w:rsid w:val="0008112F"/>
    <w:rsid w:val="000812FA"/>
    <w:rsid w:val="0008612B"/>
    <w:rsid w:val="0009083A"/>
    <w:rsid w:val="00092DD4"/>
    <w:rsid w:val="00094357"/>
    <w:rsid w:val="000966F8"/>
    <w:rsid w:val="00097680"/>
    <w:rsid w:val="000A04E4"/>
    <w:rsid w:val="000A0515"/>
    <w:rsid w:val="000A0926"/>
    <w:rsid w:val="000A352D"/>
    <w:rsid w:val="000A35AD"/>
    <w:rsid w:val="000B115B"/>
    <w:rsid w:val="000B1C40"/>
    <w:rsid w:val="000B36C2"/>
    <w:rsid w:val="000B55B9"/>
    <w:rsid w:val="000C0872"/>
    <w:rsid w:val="000C0A0B"/>
    <w:rsid w:val="000C0EF9"/>
    <w:rsid w:val="000C1FE0"/>
    <w:rsid w:val="000C2348"/>
    <w:rsid w:val="000C2FBC"/>
    <w:rsid w:val="000C6248"/>
    <w:rsid w:val="000C625D"/>
    <w:rsid w:val="000D1CF8"/>
    <w:rsid w:val="000D26CF"/>
    <w:rsid w:val="000D319C"/>
    <w:rsid w:val="000D3C00"/>
    <w:rsid w:val="000D541E"/>
    <w:rsid w:val="000D54FD"/>
    <w:rsid w:val="000D58F8"/>
    <w:rsid w:val="000D67B4"/>
    <w:rsid w:val="000D690A"/>
    <w:rsid w:val="000D6DB1"/>
    <w:rsid w:val="000E2E7F"/>
    <w:rsid w:val="000E38B7"/>
    <w:rsid w:val="000E4FF2"/>
    <w:rsid w:val="000E6A2A"/>
    <w:rsid w:val="000F0596"/>
    <w:rsid w:val="000F107B"/>
    <w:rsid w:val="000F6C32"/>
    <w:rsid w:val="00106056"/>
    <w:rsid w:val="00107B95"/>
    <w:rsid w:val="00111D1C"/>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61E7"/>
    <w:rsid w:val="00146294"/>
    <w:rsid w:val="001466CD"/>
    <w:rsid w:val="00146DAE"/>
    <w:rsid w:val="00146DE4"/>
    <w:rsid w:val="00151E9E"/>
    <w:rsid w:val="001577CE"/>
    <w:rsid w:val="00157BEE"/>
    <w:rsid w:val="00161C7E"/>
    <w:rsid w:val="00162268"/>
    <w:rsid w:val="00164407"/>
    <w:rsid w:val="001719F6"/>
    <w:rsid w:val="00171F29"/>
    <w:rsid w:val="00174F09"/>
    <w:rsid w:val="00176DB5"/>
    <w:rsid w:val="001773E5"/>
    <w:rsid w:val="001815AF"/>
    <w:rsid w:val="00183420"/>
    <w:rsid w:val="00183DC8"/>
    <w:rsid w:val="00183FF1"/>
    <w:rsid w:val="001852C2"/>
    <w:rsid w:val="0019131E"/>
    <w:rsid w:val="00191C63"/>
    <w:rsid w:val="00193B68"/>
    <w:rsid w:val="00194BA8"/>
    <w:rsid w:val="0019544A"/>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5044"/>
    <w:rsid w:val="001C5F2D"/>
    <w:rsid w:val="001C608E"/>
    <w:rsid w:val="001D12FE"/>
    <w:rsid w:val="001D1F5E"/>
    <w:rsid w:val="001D2219"/>
    <w:rsid w:val="001D384F"/>
    <w:rsid w:val="001D3A2E"/>
    <w:rsid w:val="001D3E48"/>
    <w:rsid w:val="001D6D28"/>
    <w:rsid w:val="001D720B"/>
    <w:rsid w:val="001D7738"/>
    <w:rsid w:val="001E0375"/>
    <w:rsid w:val="001E183F"/>
    <w:rsid w:val="001E41CC"/>
    <w:rsid w:val="001E57B7"/>
    <w:rsid w:val="001E7CB4"/>
    <w:rsid w:val="001F2BF6"/>
    <w:rsid w:val="001F429C"/>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232FC"/>
    <w:rsid w:val="00223FDE"/>
    <w:rsid w:val="002256CF"/>
    <w:rsid w:val="00227D94"/>
    <w:rsid w:val="0023050A"/>
    <w:rsid w:val="002306EC"/>
    <w:rsid w:val="002308E8"/>
    <w:rsid w:val="002313E8"/>
    <w:rsid w:val="0023284A"/>
    <w:rsid w:val="0023590D"/>
    <w:rsid w:val="0024336D"/>
    <w:rsid w:val="0024369F"/>
    <w:rsid w:val="00243F04"/>
    <w:rsid w:val="0024411F"/>
    <w:rsid w:val="00245357"/>
    <w:rsid w:val="00245BEE"/>
    <w:rsid w:val="00247014"/>
    <w:rsid w:val="00250B89"/>
    <w:rsid w:val="0025144A"/>
    <w:rsid w:val="002519EE"/>
    <w:rsid w:val="002538AD"/>
    <w:rsid w:val="00254B84"/>
    <w:rsid w:val="0025675D"/>
    <w:rsid w:val="002608F4"/>
    <w:rsid w:val="00260CC5"/>
    <w:rsid w:val="0026513A"/>
    <w:rsid w:val="002703F2"/>
    <w:rsid w:val="002712A0"/>
    <w:rsid w:val="00271631"/>
    <w:rsid w:val="002741E5"/>
    <w:rsid w:val="00276C77"/>
    <w:rsid w:val="002779D7"/>
    <w:rsid w:val="0028101A"/>
    <w:rsid w:val="00284318"/>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C1DBF"/>
    <w:rsid w:val="002C33AB"/>
    <w:rsid w:val="002C3561"/>
    <w:rsid w:val="002C55DA"/>
    <w:rsid w:val="002C7119"/>
    <w:rsid w:val="002C79AA"/>
    <w:rsid w:val="002D1469"/>
    <w:rsid w:val="002D33E3"/>
    <w:rsid w:val="002D69EB"/>
    <w:rsid w:val="002D6BB2"/>
    <w:rsid w:val="002E1530"/>
    <w:rsid w:val="002E1E5A"/>
    <w:rsid w:val="002E2D05"/>
    <w:rsid w:val="002E3F2F"/>
    <w:rsid w:val="002E4B5D"/>
    <w:rsid w:val="002E67E1"/>
    <w:rsid w:val="002F11EB"/>
    <w:rsid w:val="002F12BF"/>
    <w:rsid w:val="002F180C"/>
    <w:rsid w:val="002F43DD"/>
    <w:rsid w:val="002F66DA"/>
    <w:rsid w:val="00300E8C"/>
    <w:rsid w:val="003037E2"/>
    <w:rsid w:val="00306BAA"/>
    <w:rsid w:val="00310ED0"/>
    <w:rsid w:val="00313D69"/>
    <w:rsid w:val="003144BA"/>
    <w:rsid w:val="00314845"/>
    <w:rsid w:val="00317FCD"/>
    <w:rsid w:val="00326933"/>
    <w:rsid w:val="003277C3"/>
    <w:rsid w:val="003307B7"/>
    <w:rsid w:val="003352D5"/>
    <w:rsid w:val="003355AC"/>
    <w:rsid w:val="0033669F"/>
    <w:rsid w:val="00336F5C"/>
    <w:rsid w:val="003376AB"/>
    <w:rsid w:val="00337BAD"/>
    <w:rsid w:val="00337FB3"/>
    <w:rsid w:val="003408CE"/>
    <w:rsid w:val="00340D7B"/>
    <w:rsid w:val="00341253"/>
    <w:rsid w:val="00343365"/>
    <w:rsid w:val="003466AE"/>
    <w:rsid w:val="00347EAA"/>
    <w:rsid w:val="003520C4"/>
    <w:rsid w:val="00353385"/>
    <w:rsid w:val="00356DA1"/>
    <w:rsid w:val="0035754D"/>
    <w:rsid w:val="00361263"/>
    <w:rsid w:val="003618EB"/>
    <w:rsid w:val="00362D8B"/>
    <w:rsid w:val="00365BD5"/>
    <w:rsid w:val="003663A7"/>
    <w:rsid w:val="00370843"/>
    <w:rsid w:val="00370BC6"/>
    <w:rsid w:val="0037111A"/>
    <w:rsid w:val="00371349"/>
    <w:rsid w:val="0037366E"/>
    <w:rsid w:val="00375F05"/>
    <w:rsid w:val="00376970"/>
    <w:rsid w:val="00376A3B"/>
    <w:rsid w:val="003770C7"/>
    <w:rsid w:val="003810DD"/>
    <w:rsid w:val="00381E1A"/>
    <w:rsid w:val="00383154"/>
    <w:rsid w:val="003834D2"/>
    <w:rsid w:val="00385C6C"/>
    <w:rsid w:val="00386971"/>
    <w:rsid w:val="00386CF6"/>
    <w:rsid w:val="00390CCE"/>
    <w:rsid w:val="00396D87"/>
    <w:rsid w:val="00397AD0"/>
    <w:rsid w:val="003A280D"/>
    <w:rsid w:val="003A32EB"/>
    <w:rsid w:val="003A3B01"/>
    <w:rsid w:val="003A651C"/>
    <w:rsid w:val="003A66B6"/>
    <w:rsid w:val="003A68B4"/>
    <w:rsid w:val="003A7118"/>
    <w:rsid w:val="003B072C"/>
    <w:rsid w:val="003B2696"/>
    <w:rsid w:val="003B6843"/>
    <w:rsid w:val="003C0248"/>
    <w:rsid w:val="003C3BB7"/>
    <w:rsid w:val="003C4937"/>
    <w:rsid w:val="003C5F7C"/>
    <w:rsid w:val="003C755A"/>
    <w:rsid w:val="003D1E1B"/>
    <w:rsid w:val="003D2849"/>
    <w:rsid w:val="003D38E0"/>
    <w:rsid w:val="003D3F29"/>
    <w:rsid w:val="003D42AE"/>
    <w:rsid w:val="003D4860"/>
    <w:rsid w:val="003D5AFF"/>
    <w:rsid w:val="003D67DE"/>
    <w:rsid w:val="003E2AFA"/>
    <w:rsid w:val="003E435F"/>
    <w:rsid w:val="003E57FB"/>
    <w:rsid w:val="003F1C25"/>
    <w:rsid w:val="003F5939"/>
    <w:rsid w:val="003F6140"/>
    <w:rsid w:val="003F6CBF"/>
    <w:rsid w:val="004008E1"/>
    <w:rsid w:val="00401EA5"/>
    <w:rsid w:val="0040205A"/>
    <w:rsid w:val="00402221"/>
    <w:rsid w:val="00402294"/>
    <w:rsid w:val="004027D2"/>
    <w:rsid w:val="0040315E"/>
    <w:rsid w:val="00403251"/>
    <w:rsid w:val="00407991"/>
    <w:rsid w:val="0041229A"/>
    <w:rsid w:val="00413BB1"/>
    <w:rsid w:val="00415BF7"/>
    <w:rsid w:val="00416694"/>
    <w:rsid w:val="00420DF1"/>
    <w:rsid w:val="00421CED"/>
    <w:rsid w:val="00422B73"/>
    <w:rsid w:val="004260B1"/>
    <w:rsid w:val="004262AE"/>
    <w:rsid w:val="00426891"/>
    <w:rsid w:val="00432C60"/>
    <w:rsid w:val="00433992"/>
    <w:rsid w:val="00435086"/>
    <w:rsid w:val="0043542E"/>
    <w:rsid w:val="00437EA5"/>
    <w:rsid w:val="00440CC6"/>
    <w:rsid w:val="00445A96"/>
    <w:rsid w:val="004478CC"/>
    <w:rsid w:val="00452152"/>
    <w:rsid w:val="00453028"/>
    <w:rsid w:val="004532D2"/>
    <w:rsid w:val="00455192"/>
    <w:rsid w:val="0046177F"/>
    <w:rsid w:val="00464697"/>
    <w:rsid w:val="00464897"/>
    <w:rsid w:val="0046524A"/>
    <w:rsid w:val="00466644"/>
    <w:rsid w:val="00466B9B"/>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69A8"/>
    <w:rsid w:val="004A6E7D"/>
    <w:rsid w:val="004B1A7B"/>
    <w:rsid w:val="004B1E78"/>
    <w:rsid w:val="004B3548"/>
    <w:rsid w:val="004B58CC"/>
    <w:rsid w:val="004B605A"/>
    <w:rsid w:val="004B78D1"/>
    <w:rsid w:val="004C1C08"/>
    <w:rsid w:val="004C1F8B"/>
    <w:rsid w:val="004C30D9"/>
    <w:rsid w:val="004C54A9"/>
    <w:rsid w:val="004C7251"/>
    <w:rsid w:val="004C760E"/>
    <w:rsid w:val="004D1154"/>
    <w:rsid w:val="004D1316"/>
    <w:rsid w:val="004D1369"/>
    <w:rsid w:val="004D20A1"/>
    <w:rsid w:val="004D2F05"/>
    <w:rsid w:val="004D38FC"/>
    <w:rsid w:val="004D3E92"/>
    <w:rsid w:val="004D6135"/>
    <w:rsid w:val="004E02E0"/>
    <w:rsid w:val="004E08EA"/>
    <w:rsid w:val="004E0D08"/>
    <w:rsid w:val="004E1443"/>
    <w:rsid w:val="004E1D1B"/>
    <w:rsid w:val="004E27F1"/>
    <w:rsid w:val="004E2B9D"/>
    <w:rsid w:val="004E2C44"/>
    <w:rsid w:val="004E65E0"/>
    <w:rsid w:val="004F1024"/>
    <w:rsid w:val="004F18E1"/>
    <w:rsid w:val="004F2099"/>
    <w:rsid w:val="004F2636"/>
    <w:rsid w:val="00500158"/>
    <w:rsid w:val="005008D8"/>
    <w:rsid w:val="00500CCD"/>
    <w:rsid w:val="00500E9D"/>
    <w:rsid w:val="005014A0"/>
    <w:rsid w:val="00501C7B"/>
    <w:rsid w:val="00502248"/>
    <w:rsid w:val="005026A2"/>
    <w:rsid w:val="0050697F"/>
    <w:rsid w:val="0050706C"/>
    <w:rsid w:val="005111F4"/>
    <w:rsid w:val="005122E9"/>
    <w:rsid w:val="00513F3C"/>
    <w:rsid w:val="0051530D"/>
    <w:rsid w:val="005153CD"/>
    <w:rsid w:val="00517416"/>
    <w:rsid w:val="00517AA5"/>
    <w:rsid w:val="005224BA"/>
    <w:rsid w:val="00526574"/>
    <w:rsid w:val="00531CC2"/>
    <w:rsid w:val="00532BEA"/>
    <w:rsid w:val="00532CC3"/>
    <w:rsid w:val="005331E4"/>
    <w:rsid w:val="0054313D"/>
    <w:rsid w:val="00550BF2"/>
    <w:rsid w:val="005607A4"/>
    <w:rsid w:val="005608B5"/>
    <w:rsid w:val="005642EC"/>
    <w:rsid w:val="00570695"/>
    <w:rsid w:val="00573377"/>
    <w:rsid w:val="00575B3F"/>
    <w:rsid w:val="00576B05"/>
    <w:rsid w:val="005778F1"/>
    <w:rsid w:val="00582B44"/>
    <w:rsid w:val="005856A3"/>
    <w:rsid w:val="005869E9"/>
    <w:rsid w:val="005873FC"/>
    <w:rsid w:val="00587CA2"/>
    <w:rsid w:val="00590FDF"/>
    <w:rsid w:val="00591E32"/>
    <w:rsid w:val="005A2175"/>
    <w:rsid w:val="005A232F"/>
    <w:rsid w:val="005A3297"/>
    <w:rsid w:val="005A3324"/>
    <w:rsid w:val="005A4D7D"/>
    <w:rsid w:val="005A6D41"/>
    <w:rsid w:val="005A6D82"/>
    <w:rsid w:val="005A7A96"/>
    <w:rsid w:val="005B098F"/>
    <w:rsid w:val="005B13FF"/>
    <w:rsid w:val="005B388C"/>
    <w:rsid w:val="005B3E53"/>
    <w:rsid w:val="005B4BA4"/>
    <w:rsid w:val="005B4F57"/>
    <w:rsid w:val="005B5979"/>
    <w:rsid w:val="005B5FFB"/>
    <w:rsid w:val="005C1FBD"/>
    <w:rsid w:val="005C369F"/>
    <w:rsid w:val="005C64F6"/>
    <w:rsid w:val="005D019E"/>
    <w:rsid w:val="005D2DE7"/>
    <w:rsid w:val="005D37E1"/>
    <w:rsid w:val="005D66CD"/>
    <w:rsid w:val="005E021C"/>
    <w:rsid w:val="005E04AD"/>
    <w:rsid w:val="005E273C"/>
    <w:rsid w:val="005E3671"/>
    <w:rsid w:val="005E3D21"/>
    <w:rsid w:val="005E43EB"/>
    <w:rsid w:val="005E52F9"/>
    <w:rsid w:val="005E77F7"/>
    <w:rsid w:val="005F2E9D"/>
    <w:rsid w:val="005F6945"/>
    <w:rsid w:val="005F708E"/>
    <w:rsid w:val="005F740A"/>
    <w:rsid w:val="005F74C6"/>
    <w:rsid w:val="005F7998"/>
    <w:rsid w:val="0060053B"/>
    <w:rsid w:val="006037CA"/>
    <w:rsid w:val="00606D96"/>
    <w:rsid w:val="0060706A"/>
    <w:rsid w:val="00607AB9"/>
    <w:rsid w:val="006109B6"/>
    <w:rsid w:val="00610FC7"/>
    <w:rsid w:val="006121A8"/>
    <w:rsid w:val="00613F66"/>
    <w:rsid w:val="00621550"/>
    <w:rsid w:val="00621EDD"/>
    <w:rsid w:val="0062433A"/>
    <w:rsid w:val="0062567B"/>
    <w:rsid w:val="006257A4"/>
    <w:rsid w:val="006257D9"/>
    <w:rsid w:val="006271D3"/>
    <w:rsid w:val="0063303E"/>
    <w:rsid w:val="00633179"/>
    <w:rsid w:val="00635541"/>
    <w:rsid w:val="00636C2E"/>
    <w:rsid w:val="00637319"/>
    <w:rsid w:val="0064270D"/>
    <w:rsid w:val="00645CD5"/>
    <w:rsid w:val="0064651C"/>
    <w:rsid w:val="006504BD"/>
    <w:rsid w:val="00656881"/>
    <w:rsid w:val="006609B0"/>
    <w:rsid w:val="00661F8A"/>
    <w:rsid w:val="00662CA9"/>
    <w:rsid w:val="006638B3"/>
    <w:rsid w:val="00664698"/>
    <w:rsid w:val="00664D52"/>
    <w:rsid w:val="0066691A"/>
    <w:rsid w:val="00666A66"/>
    <w:rsid w:val="0066718D"/>
    <w:rsid w:val="0067273E"/>
    <w:rsid w:val="00675112"/>
    <w:rsid w:val="00676333"/>
    <w:rsid w:val="00676EBB"/>
    <w:rsid w:val="00677CBC"/>
    <w:rsid w:val="006860E4"/>
    <w:rsid w:val="00690AFE"/>
    <w:rsid w:val="0069581A"/>
    <w:rsid w:val="00696229"/>
    <w:rsid w:val="006A02D5"/>
    <w:rsid w:val="006A0D39"/>
    <w:rsid w:val="006A1235"/>
    <w:rsid w:val="006A2231"/>
    <w:rsid w:val="006A2479"/>
    <w:rsid w:val="006A472F"/>
    <w:rsid w:val="006B1C40"/>
    <w:rsid w:val="006B21B5"/>
    <w:rsid w:val="006B5992"/>
    <w:rsid w:val="006C1395"/>
    <w:rsid w:val="006C3E84"/>
    <w:rsid w:val="006C50B0"/>
    <w:rsid w:val="006D0D33"/>
    <w:rsid w:val="006D1A86"/>
    <w:rsid w:val="006D25A1"/>
    <w:rsid w:val="006D39CE"/>
    <w:rsid w:val="006E03BE"/>
    <w:rsid w:val="006E1B94"/>
    <w:rsid w:val="006E34FA"/>
    <w:rsid w:val="006E355B"/>
    <w:rsid w:val="006E3D44"/>
    <w:rsid w:val="006E4051"/>
    <w:rsid w:val="006E4CA3"/>
    <w:rsid w:val="006F2476"/>
    <w:rsid w:val="006F299D"/>
    <w:rsid w:val="006F2DFC"/>
    <w:rsid w:val="006F3970"/>
    <w:rsid w:val="00700656"/>
    <w:rsid w:val="00702339"/>
    <w:rsid w:val="0070272D"/>
    <w:rsid w:val="00703412"/>
    <w:rsid w:val="00703B35"/>
    <w:rsid w:val="00714141"/>
    <w:rsid w:val="00714EC2"/>
    <w:rsid w:val="00720813"/>
    <w:rsid w:val="00721FEA"/>
    <w:rsid w:val="00723A15"/>
    <w:rsid w:val="00723BF9"/>
    <w:rsid w:val="00724C97"/>
    <w:rsid w:val="00726EF3"/>
    <w:rsid w:val="00730F0E"/>
    <w:rsid w:val="00731384"/>
    <w:rsid w:val="007316FE"/>
    <w:rsid w:val="00731FFF"/>
    <w:rsid w:val="00732FDE"/>
    <w:rsid w:val="00734910"/>
    <w:rsid w:val="007414B8"/>
    <w:rsid w:val="0074255F"/>
    <w:rsid w:val="00742F95"/>
    <w:rsid w:val="0074334B"/>
    <w:rsid w:val="00743C0D"/>
    <w:rsid w:val="00745EF9"/>
    <w:rsid w:val="0075098F"/>
    <w:rsid w:val="00751761"/>
    <w:rsid w:val="00751A6B"/>
    <w:rsid w:val="0075363A"/>
    <w:rsid w:val="0075581B"/>
    <w:rsid w:val="00755CFF"/>
    <w:rsid w:val="00756916"/>
    <w:rsid w:val="00756CA2"/>
    <w:rsid w:val="00756F3A"/>
    <w:rsid w:val="0076135A"/>
    <w:rsid w:val="0076331B"/>
    <w:rsid w:val="00770137"/>
    <w:rsid w:val="00770D94"/>
    <w:rsid w:val="00777CF3"/>
    <w:rsid w:val="007808E6"/>
    <w:rsid w:val="007831A4"/>
    <w:rsid w:val="00783736"/>
    <w:rsid w:val="00783F2B"/>
    <w:rsid w:val="007853B8"/>
    <w:rsid w:val="00787C46"/>
    <w:rsid w:val="00791492"/>
    <w:rsid w:val="00796BE6"/>
    <w:rsid w:val="007A28F9"/>
    <w:rsid w:val="007A60E4"/>
    <w:rsid w:val="007A6595"/>
    <w:rsid w:val="007B2C73"/>
    <w:rsid w:val="007B6885"/>
    <w:rsid w:val="007B6C5E"/>
    <w:rsid w:val="007B7ED2"/>
    <w:rsid w:val="007C136C"/>
    <w:rsid w:val="007C3EB3"/>
    <w:rsid w:val="007D1C02"/>
    <w:rsid w:val="007D269D"/>
    <w:rsid w:val="007D40B0"/>
    <w:rsid w:val="007E06DD"/>
    <w:rsid w:val="007E4855"/>
    <w:rsid w:val="007E5AA9"/>
    <w:rsid w:val="007E5D1D"/>
    <w:rsid w:val="007E661C"/>
    <w:rsid w:val="007E6994"/>
    <w:rsid w:val="007F4261"/>
    <w:rsid w:val="007F5156"/>
    <w:rsid w:val="007F6324"/>
    <w:rsid w:val="00801C55"/>
    <w:rsid w:val="0080304C"/>
    <w:rsid w:val="00803F60"/>
    <w:rsid w:val="0080507C"/>
    <w:rsid w:val="00807B29"/>
    <w:rsid w:val="00807B99"/>
    <w:rsid w:val="008109E8"/>
    <w:rsid w:val="008110F9"/>
    <w:rsid w:val="00811CBD"/>
    <w:rsid w:val="008131B7"/>
    <w:rsid w:val="0082368E"/>
    <w:rsid w:val="008256FC"/>
    <w:rsid w:val="008257BE"/>
    <w:rsid w:val="008257F7"/>
    <w:rsid w:val="00825A70"/>
    <w:rsid w:val="008301C2"/>
    <w:rsid w:val="008312A7"/>
    <w:rsid w:val="00837125"/>
    <w:rsid w:val="00841B20"/>
    <w:rsid w:val="0084203E"/>
    <w:rsid w:val="008446EB"/>
    <w:rsid w:val="00844DB2"/>
    <w:rsid w:val="00844EE0"/>
    <w:rsid w:val="008454AA"/>
    <w:rsid w:val="00851D86"/>
    <w:rsid w:val="00852875"/>
    <w:rsid w:val="008544A9"/>
    <w:rsid w:val="0085763A"/>
    <w:rsid w:val="00861A2A"/>
    <w:rsid w:val="00861C83"/>
    <w:rsid w:val="00862F43"/>
    <w:rsid w:val="00864344"/>
    <w:rsid w:val="00864943"/>
    <w:rsid w:val="0087030E"/>
    <w:rsid w:val="00870CE4"/>
    <w:rsid w:val="00873FD7"/>
    <w:rsid w:val="00874308"/>
    <w:rsid w:val="00876D26"/>
    <w:rsid w:val="00882C69"/>
    <w:rsid w:val="008868DA"/>
    <w:rsid w:val="008905E8"/>
    <w:rsid w:val="00892A84"/>
    <w:rsid w:val="00893FBF"/>
    <w:rsid w:val="00895250"/>
    <w:rsid w:val="00895C65"/>
    <w:rsid w:val="008A0CF3"/>
    <w:rsid w:val="008A20C6"/>
    <w:rsid w:val="008A2A34"/>
    <w:rsid w:val="008A2ECD"/>
    <w:rsid w:val="008A3773"/>
    <w:rsid w:val="008A4B74"/>
    <w:rsid w:val="008A52DF"/>
    <w:rsid w:val="008A6357"/>
    <w:rsid w:val="008A6DF3"/>
    <w:rsid w:val="008B231D"/>
    <w:rsid w:val="008B28A3"/>
    <w:rsid w:val="008B358F"/>
    <w:rsid w:val="008B5207"/>
    <w:rsid w:val="008C01FC"/>
    <w:rsid w:val="008C1BED"/>
    <w:rsid w:val="008C35C3"/>
    <w:rsid w:val="008C5A77"/>
    <w:rsid w:val="008D1CA5"/>
    <w:rsid w:val="008D2D07"/>
    <w:rsid w:val="008D39B0"/>
    <w:rsid w:val="008D4726"/>
    <w:rsid w:val="008D7D55"/>
    <w:rsid w:val="008E2B5A"/>
    <w:rsid w:val="008E4D03"/>
    <w:rsid w:val="008E6869"/>
    <w:rsid w:val="008F1C04"/>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68C6"/>
    <w:rsid w:val="0091071C"/>
    <w:rsid w:val="009115E9"/>
    <w:rsid w:val="00915689"/>
    <w:rsid w:val="009162F6"/>
    <w:rsid w:val="009172DD"/>
    <w:rsid w:val="009203ED"/>
    <w:rsid w:val="009207E1"/>
    <w:rsid w:val="00921340"/>
    <w:rsid w:val="00921513"/>
    <w:rsid w:val="00922811"/>
    <w:rsid w:val="00922DD0"/>
    <w:rsid w:val="00924092"/>
    <w:rsid w:val="0092477C"/>
    <w:rsid w:val="00925A1A"/>
    <w:rsid w:val="00927909"/>
    <w:rsid w:val="00931215"/>
    <w:rsid w:val="00931FE4"/>
    <w:rsid w:val="009320CA"/>
    <w:rsid w:val="0093215E"/>
    <w:rsid w:val="0093436A"/>
    <w:rsid w:val="009361CB"/>
    <w:rsid w:val="0093766A"/>
    <w:rsid w:val="00941F47"/>
    <w:rsid w:val="009426F2"/>
    <w:rsid w:val="00942CC9"/>
    <w:rsid w:val="00943D76"/>
    <w:rsid w:val="0094651E"/>
    <w:rsid w:val="00947A98"/>
    <w:rsid w:val="009543BF"/>
    <w:rsid w:val="00957254"/>
    <w:rsid w:val="00957D6D"/>
    <w:rsid w:val="0096084E"/>
    <w:rsid w:val="00960F34"/>
    <w:rsid w:val="009651B5"/>
    <w:rsid w:val="00965877"/>
    <w:rsid w:val="00966C02"/>
    <w:rsid w:val="009714A2"/>
    <w:rsid w:val="00971D77"/>
    <w:rsid w:val="009734F8"/>
    <w:rsid w:val="00980E9E"/>
    <w:rsid w:val="0098136D"/>
    <w:rsid w:val="00981C11"/>
    <w:rsid w:val="0098241E"/>
    <w:rsid w:val="0098326B"/>
    <w:rsid w:val="009843A9"/>
    <w:rsid w:val="00984850"/>
    <w:rsid w:val="009850D1"/>
    <w:rsid w:val="009853E3"/>
    <w:rsid w:val="00985F28"/>
    <w:rsid w:val="00987821"/>
    <w:rsid w:val="0099075D"/>
    <w:rsid w:val="0099210E"/>
    <w:rsid w:val="0099278C"/>
    <w:rsid w:val="00992894"/>
    <w:rsid w:val="009955F0"/>
    <w:rsid w:val="0099587B"/>
    <w:rsid w:val="00997A57"/>
    <w:rsid w:val="009A02AD"/>
    <w:rsid w:val="009A2B0C"/>
    <w:rsid w:val="009A7D00"/>
    <w:rsid w:val="009B060A"/>
    <w:rsid w:val="009B0B86"/>
    <w:rsid w:val="009B2C6F"/>
    <w:rsid w:val="009B6028"/>
    <w:rsid w:val="009B63CC"/>
    <w:rsid w:val="009B67F5"/>
    <w:rsid w:val="009B7BEF"/>
    <w:rsid w:val="009B7EB3"/>
    <w:rsid w:val="009C1CCB"/>
    <w:rsid w:val="009C3241"/>
    <w:rsid w:val="009C52B6"/>
    <w:rsid w:val="009C6170"/>
    <w:rsid w:val="009C6542"/>
    <w:rsid w:val="009C6A2F"/>
    <w:rsid w:val="009C6A7D"/>
    <w:rsid w:val="009D00CC"/>
    <w:rsid w:val="009D2F92"/>
    <w:rsid w:val="009D4124"/>
    <w:rsid w:val="009D7F6C"/>
    <w:rsid w:val="009E271E"/>
    <w:rsid w:val="009E44A8"/>
    <w:rsid w:val="009E58C2"/>
    <w:rsid w:val="009E78F6"/>
    <w:rsid w:val="009F022A"/>
    <w:rsid w:val="009F0B05"/>
    <w:rsid w:val="009F0EA0"/>
    <w:rsid w:val="009F157F"/>
    <w:rsid w:val="009F2369"/>
    <w:rsid w:val="009F3E28"/>
    <w:rsid w:val="009F4EC4"/>
    <w:rsid w:val="00A05AE5"/>
    <w:rsid w:val="00A075B6"/>
    <w:rsid w:val="00A10441"/>
    <w:rsid w:val="00A10660"/>
    <w:rsid w:val="00A11FAC"/>
    <w:rsid w:val="00A139B1"/>
    <w:rsid w:val="00A16A9C"/>
    <w:rsid w:val="00A17492"/>
    <w:rsid w:val="00A24590"/>
    <w:rsid w:val="00A24815"/>
    <w:rsid w:val="00A25853"/>
    <w:rsid w:val="00A26160"/>
    <w:rsid w:val="00A27229"/>
    <w:rsid w:val="00A30889"/>
    <w:rsid w:val="00A3198D"/>
    <w:rsid w:val="00A32CC6"/>
    <w:rsid w:val="00A36402"/>
    <w:rsid w:val="00A37446"/>
    <w:rsid w:val="00A409F2"/>
    <w:rsid w:val="00A41E0C"/>
    <w:rsid w:val="00A42437"/>
    <w:rsid w:val="00A43691"/>
    <w:rsid w:val="00A4479E"/>
    <w:rsid w:val="00A44D7F"/>
    <w:rsid w:val="00A54A5C"/>
    <w:rsid w:val="00A570CC"/>
    <w:rsid w:val="00A6029E"/>
    <w:rsid w:val="00A60F6B"/>
    <w:rsid w:val="00A61FCB"/>
    <w:rsid w:val="00A643BB"/>
    <w:rsid w:val="00A64426"/>
    <w:rsid w:val="00A6492B"/>
    <w:rsid w:val="00A6663B"/>
    <w:rsid w:val="00A678C0"/>
    <w:rsid w:val="00A712BA"/>
    <w:rsid w:val="00A717AB"/>
    <w:rsid w:val="00A762CC"/>
    <w:rsid w:val="00A767E0"/>
    <w:rsid w:val="00A76E8C"/>
    <w:rsid w:val="00A81733"/>
    <w:rsid w:val="00A837D2"/>
    <w:rsid w:val="00A84EAB"/>
    <w:rsid w:val="00A86251"/>
    <w:rsid w:val="00A90339"/>
    <w:rsid w:val="00A92D25"/>
    <w:rsid w:val="00A94555"/>
    <w:rsid w:val="00A9661F"/>
    <w:rsid w:val="00A97877"/>
    <w:rsid w:val="00AA2C03"/>
    <w:rsid w:val="00AA4D62"/>
    <w:rsid w:val="00AA6C23"/>
    <w:rsid w:val="00AB1350"/>
    <w:rsid w:val="00AB4112"/>
    <w:rsid w:val="00AB6411"/>
    <w:rsid w:val="00AB648E"/>
    <w:rsid w:val="00AB6988"/>
    <w:rsid w:val="00AC0C42"/>
    <w:rsid w:val="00AC2C6A"/>
    <w:rsid w:val="00AC32E8"/>
    <w:rsid w:val="00AC47A1"/>
    <w:rsid w:val="00AC54D2"/>
    <w:rsid w:val="00AD0B97"/>
    <w:rsid w:val="00AD1A8C"/>
    <w:rsid w:val="00AD3891"/>
    <w:rsid w:val="00AD7587"/>
    <w:rsid w:val="00AE1B2C"/>
    <w:rsid w:val="00AE29F5"/>
    <w:rsid w:val="00AE2E69"/>
    <w:rsid w:val="00AE32A4"/>
    <w:rsid w:val="00AE4C88"/>
    <w:rsid w:val="00AE7659"/>
    <w:rsid w:val="00AF147F"/>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6E25"/>
    <w:rsid w:val="00B376A1"/>
    <w:rsid w:val="00B405A3"/>
    <w:rsid w:val="00B40A52"/>
    <w:rsid w:val="00B417EF"/>
    <w:rsid w:val="00B421C4"/>
    <w:rsid w:val="00B42441"/>
    <w:rsid w:val="00B427ED"/>
    <w:rsid w:val="00B4336F"/>
    <w:rsid w:val="00B46EE7"/>
    <w:rsid w:val="00B474C4"/>
    <w:rsid w:val="00B51499"/>
    <w:rsid w:val="00B54373"/>
    <w:rsid w:val="00B54614"/>
    <w:rsid w:val="00B550FC"/>
    <w:rsid w:val="00B55433"/>
    <w:rsid w:val="00B5551F"/>
    <w:rsid w:val="00B5578F"/>
    <w:rsid w:val="00B562AD"/>
    <w:rsid w:val="00B6086F"/>
    <w:rsid w:val="00B60BB2"/>
    <w:rsid w:val="00B61E1D"/>
    <w:rsid w:val="00B62076"/>
    <w:rsid w:val="00B65DA4"/>
    <w:rsid w:val="00B717C6"/>
    <w:rsid w:val="00B720A8"/>
    <w:rsid w:val="00B72E9A"/>
    <w:rsid w:val="00B776FE"/>
    <w:rsid w:val="00B778BC"/>
    <w:rsid w:val="00B84135"/>
    <w:rsid w:val="00B849C0"/>
    <w:rsid w:val="00B85875"/>
    <w:rsid w:val="00B90378"/>
    <w:rsid w:val="00B95EC9"/>
    <w:rsid w:val="00B9644C"/>
    <w:rsid w:val="00BA105C"/>
    <w:rsid w:val="00BA6268"/>
    <w:rsid w:val="00BA6C51"/>
    <w:rsid w:val="00BA6DBC"/>
    <w:rsid w:val="00BA7B4C"/>
    <w:rsid w:val="00BB6843"/>
    <w:rsid w:val="00BB7E98"/>
    <w:rsid w:val="00BC09E0"/>
    <w:rsid w:val="00BC0EFD"/>
    <w:rsid w:val="00BC360A"/>
    <w:rsid w:val="00BC4734"/>
    <w:rsid w:val="00BC71B0"/>
    <w:rsid w:val="00BD3149"/>
    <w:rsid w:val="00BD4FCD"/>
    <w:rsid w:val="00BD5382"/>
    <w:rsid w:val="00BD607B"/>
    <w:rsid w:val="00BD6332"/>
    <w:rsid w:val="00BD6596"/>
    <w:rsid w:val="00BE0225"/>
    <w:rsid w:val="00BE047A"/>
    <w:rsid w:val="00BE218A"/>
    <w:rsid w:val="00BE5C0B"/>
    <w:rsid w:val="00BF25E0"/>
    <w:rsid w:val="00BF4CFF"/>
    <w:rsid w:val="00BF6052"/>
    <w:rsid w:val="00C0250B"/>
    <w:rsid w:val="00C028D9"/>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1A63"/>
    <w:rsid w:val="00C41B3B"/>
    <w:rsid w:val="00C421EE"/>
    <w:rsid w:val="00C43DA8"/>
    <w:rsid w:val="00C462A1"/>
    <w:rsid w:val="00C46760"/>
    <w:rsid w:val="00C50C8D"/>
    <w:rsid w:val="00C52359"/>
    <w:rsid w:val="00C5498D"/>
    <w:rsid w:val="00C55AC0"/>
    <w:rsid w:val="00C55D3F"/>
    <w:rsid w:val="00C616A6"/>
    <w:rsid w:val="00C62475"/>
    <w:rsid w:val="00C63769"/>
    <w:rsid w:val="00C63E6B"/>
    <w:rsid w:val="00C64881"/>
    <w:rsid w:val="00C660F4"/>
    <w:rsid w:val="00C71B41"/>
    <w:rsid w:val="00C7415A"/>
    <w:rsid w:val="00C746F7"/>
    <w:rsid w:val="00C76938"/>
    <w:rsid w:val="00C818A2"/>
    <w:rsid w:val="00C82720"/>
    <w:rsid w:val="00C82DB4"/>
    <w:rsid w:val="00C84E93"/>
    <w:rsid w:val="00C858FE"/>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0C06"/>
    <w:rsid w:val="00CD1284"/>
    <w:rsid w:val="00CD1A79"/>
    <w:rsid w:val="00CD5708"/>
    <w:rsid w:val="00CD60FC"/>
    <w:rsid w:val="00CE0677"/>
    <w:rsid w:val="00CE1864"/>
    <w:rsid w:val="00CE335C"/>
    <w:rsid w:val="00CE43CB"/>
    <w:rsid w:val="00CE479B"/>
    <w:rsid w:val="00CE5894"/>
    <w:rsid w:val="00CE603D"/>
    <w:rsid w:val="00CE63A4"/>
    <w:rsid w:val="00CE64DC"/>
    <w:rsid w:val="00CE657E"/>
    <w:rsid w:val="00CE73A7"/>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22A1B"/>
    <w:rsid w:val="00D30997"/>
    <w:rsid w:val="00D31171"/>
    <w:rsid w:val="00D31C5F"/>
    <w:rsid w:val="00D35032"/>
    <w:rsid w:val="00D36ACF"/>
    <w:rsid w:val="00D372EA"/>
    <w:rsid w:val="00D4183F"/>
    <w:rsid w:val="00D42C2F"/>
    <w:rsid w:val="00D43820"/>
    <w:rsid w:val="00D439EB"/>
    <w:rsid w:val="00D45AFA"/>
    <w:rsid w:val="00D46643"/>
    <w:rsid w:val="00D53EA0"/>
    <w:rsid w:val="00D609E0"/>
    <w:rsid w:val="00D63915"/>
    <w:rsid w:val="00D653E3"/>
    <w:rsid w:val="00D71D06"/>
    <w:rsid w:val="00D75150"/>
    <w:rsid w:val="00D76888"/>
    <w:rsid w:val="00D82472"/>
    <w:rsid w:val="00D86878"/>
    <w:rsid w:val="00D95342"/>
    <w:rsid w:val="00D970B0"/>
    <w:rsid w:val="00DA04AE"/>
    <w:rsid w:val="00DA09DD"/>
    <w:rsid w:val="00DA203E"/>
    <w:rsid w:val="00DA69AD"/>
    <w:rsid w:val="00DA789D"/>
    <w:rsid w:val="00DA7A66"/>
    <w:rsid w:val="00DB2C16"/>
    <w:rsid w:val="00DB421B"/>
    <w:rsid w:val="00DB6CD3"/>
    <w:rsid w:val="00DB7B21"/>
    <w:rsid w:val="00DC1844"/>
    <w:rsid w:val="00DC2DA9"/>
    <w:rsid w:val="00DC4599"/>
    <w:rsid w:val="00DC7FE9"/>
    <w:rsid w:val="00DD0506"/>
    <w:rsid w:val="00DD56DC"/>
    <w:rsid w:val="00DD78F4"/>
    <w:rsid w:val="00DE0F7D"/>
    <w:rsid w:val="00DE171E"/>
    <w:rsid w:val="00DE2DAE"/>
    <w:rsid w:val="00DE4C78"/>
    <w:rsid w:val="00DE7D82"/>
    <w:rsid w:val="00DF21C9"/>
    <w:rsid w:val="00DF2FDA"/>
    <w:rsid w:val="00DF5B6F"/>
    <w:rsid w:val="00DF634B"/>
    <w:rsid w:val="00DF69DD"/>
    <w:rsid w:val="00DF7597"/>
    <w:rsid w:val="00DF7C7A"/>
    <w:rsid w:val="00E003CB"/>
    <w:rsid w:val="00E01789"/>
    <w:rsid w:val="00E0392F"/>
    <w:rsid w:val="00E054D1"/>
    <w:rsid w:val="00E05F6D"/>
    <w:rsid w:val="00E06262"/>
    <w:rsid w:val="00E139A6"/>
    <w:rsid w:val="00E152A6"/>
    <w:rsid w:val="00E16391"/>
    <w:rsid w:val="00E163BD"/>
    <w:rsid w:val="00E1684A"/>
    <w:rsid w:val="00E16F4E"/>
    <w:rsid w:val="00E21207"/>
    <w:rsid w:val="00E32932"/>
    <w:rsid w:val="00E36439"/>
    <w:rsid w:val="00E376F9"/>
    <w:rsid w:val="00E40D1A"/>
    <w:rsid w:val="00E40F63"/>
    <w:rsid w:val="00E416D3"/>
    <w:rsid w:val="00E4191A"/>
    <w:rsid w:val="00E42B1F"/>
    <w:rsid w:val="00E44452"/>
    <w:rsid w:val="00E474FF"/>
    <w:rsid w:val="00E47D18"/>
    <w:rsid w:val="00E501BB"/>
    <w:rsid w:val="00E504A7"/>
    <w:rsid w:val="00E50D84"/>
    <w:rsid w:val="00E5542B"/>
    <w:rsid w:val="00E60ADF"/>
    <w:rsid w:val="00E617B9"/>
    <w:rsid w:val="00E62FE6"/>
    <w:rsid w:val="00E63210"/>
    <w:rsid w:val="00E63410"/>
    <w:rsid w:val="00E63DB3"/>
    <w:rsid w:val="00E6415A"/>
    <w:rsid w:val="00E6516E"/>
    <w:rsid w:val="00E67945"/>
    <w:rsid w:val="00E70584"/>
    <w:rsid w:val="00E7099A"/>
    <w:rsid w:val="00E72B93"/>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14E7"/>
    <w:rsid w:val="00EA2065"/>
    <w:rsid w:val="00EA23F7"/>
    <w:rsid w:val="00EA2F99"/>
    <w:rsid w:val="00EA5315"/>
    <w:rsid w:val="00EA7032"/>
    <w:rsid w:val="00EA70FC"/>
    <w:rsid w:val="00EB1C90"/>
    <w:rsid w:val="00EB3BE1"/>
    <w:rsid w:val="00EB4B1E"/>
    <w:rsid w:val="00EB5FBB"/>
    <w:rsid w:val="00EB6D2C"/>
    <w:rsid w:val="00EB77E7"/>
    <w:rsid w:val="00EB7FDF"/>
    <w:rsid w:val="00EC169E"/>
    <w:rsid w:val="00EC2A50"/>
    <w:rsid w:val="00EC4CD4"/>
    <w:rsid w:val="00ED54D7"/>
    <w:rsid w:val="00ED576B"/>
    <w:rsid w:val="00ED68DE"/>
    <w:rsid w:val="00EE3C6C"/>
    <w:rsid w:val="00EE5BE9"/>
    <w:rsid w:val="00EE60E1"/>
    <w:rsid w:val="00EF114F"/>
    <w:rsid w:val="00EF292E"/>
    <w:rsid w:val="00EF4B16"/>
    <w:rsid w:val="00EF664A"/>
    <w:rsid w:val="00F00FD8"/>
    <w:rsid w:val="00F02552"/>
    <w:rsid w:val="00F0345F"/>
    <w:rsid w:val="00F03FEB"/>
    <w:rsid w:val="00F0406C"/>
    <w:rsid w:val="00F06B0C"/>
    <w:rsid w:val="00F0702E"/>
    <w:rsid w:val="00F10037"/>
    <w:rsid w:val="00F1200C"/>
    <w:rsid w:val="00F126DD"/>
    <w:rsid w:val="00F12FB2"/>
    <w:rsid w:val="00F14F57"/>
    <w:rsid w:val="00F20501"/>
    <w:rsid w:val="00F2118B"/>
    <w:rsid w:val="00F2272E"/>
    <w:rsid w:val="00F247DD"/>
    <w:rsid w:val="00F24F78"/>
    <w:rsid w:val="00F25DA7"/>
    <w:rsid w:val="00F27743"/>
    <w:rsid w:val="00F30AF4"/>
    <w:rsid w:val="00F35F37"/>
    <w:rsid w:val="00F36192"/>
    <w:rsid w:val="00F376FE"/>
    <w:rsid w:val="00F41FDC"/>
    <w:rsid w:val="00F42454"/>
    <w:rsid w:val="00F42BC8"/>
    <w:rsid w:val="00F45110"/>
    <w:rsid w:val="00F4710C"/>
    <w:rsid w:val="00F515A6"/>
    <w:rsid w:val="00F52090"/>
    <w:rsid w:val="00F525C3"/>
    <w:rsid w:val="00F546ED"/>
    <w:rsid w:val="00F547DD"/>
    <w:rsid w:val="00F63029"/>
    <w:rsid w:val="00F6305F"/>
    <w:rsid w:val="00F64E3C"/>
    <w:rsid w:val="00F658AE"/>
    <w:rsid w:val="00F65C14"/>
    <w:rsid w:val="00F7102A"/>
    <w:rsid w:val="00F72D04"/>
    <w:rsid w:val="00F74639"/>
    <w:rsid w:val="00F77AD2"/>
    <w:rsid w:val="00F82667"/>
    <w:rsid w:val="00F826FE"/>
    <w:rsid w:val="00F83846"/>
    <w:rsid w:val="00F85035"/>
    <w:rsid w:val="00F85379"/>
    <w:rsid w:val="00F87D04"/>
    <w:rsid w:val="00F90C52"/>
    <w:rsid w:val="00F9450A"/>
    <w:rsid w:val="00F96B96"/>
    <w:rsid w:val="00FA0073"/>
    <w:rsid w:val="00FA0958"/>
    <w:rsid w:val="00FA0ACC"/>
    <w:rsid w:val="00FA0E63"/>
    <w:rsid w:val="00FA1200"/>
    <w:rsid w:val="00FA6CD0"/>
    <w:rsid w:val="00FA6CE1"/>
    <w:rsid w:val="00FA7D45"/>
    <w:rsid w:val="00FB0E60"/>
    <w:rsid w:val="00FB15E5"/>
    <w:rsid w:val="00FB4128"/>
    <w:rsid w:val="00FB5536"/>
    <w:rsid w:val="00FB59B7"/>
    <w:rsid w:val="00FB6C1B"/>
    <w:rsid w:val="00FC0A86"/>
    <w:rsid w:val="00FC363C"/>
    <w:rsid w:val="00FC4BC9"/>
    <w:rsid w:val="00FC4E10"/>
    <w:rsid w:val="00FD6200"/>
    <w:rsid w:val="00FE0285"/>
    <w:rsid w:val="00FE2299"/>
    <w:rsid w:val="00FE2371"/>
    <w:rsid w:val="00FE2B28"/>
    <w:rsid w:val="00FE3A40"/>
    <w:rsid w:val="00FE3CD2"/>
    <w:rsid w:val="00FE3E84"/>
    <w:rsid w:val="00FE448B"/>
    <w:rsid w:val="00FE4A9C"/>
    <w:rsid w:val="00FE5B8D"/>
    <w:rsid w:val="00FE7C31"/>
    <w:rsid w:val="00FE7DC0"/>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1B3B"/>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C41B3B"/>
    <w:pPr>
      <w:keepNext/>
      <w:numPr>
        <w:numId w:val="3"/>
      </w:numPr>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C41B3B"/>
    <w:pPr>
      <w:keepNext/>
      <w:numPr>
        <w:ilvl w:val="1"/>
        <w:numId w:val="3"/>
      </w:numPr>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C41B3B"/>
    <w:pPr>
      <w:keepNext/>
      <w:numPr>
        <w:ilvl w:val="2"/>
        <w:numId w:val="3"/>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C41B3B"/>
    <w:pPr>
      <w:numPr>
        <w:ilvl w:val="3"/>
        <w:numId w:val="3"/>
      </w:numPr>
      <w:spacing w:before="360"/>
      <w:outlineLvl w:val="3"/>
    </w:pPr>
    <w:rPr>
      <w:bCs/>
      <w:szCs w:val="28"/>
    </w:rPr>
  </w:style>
  <w:style w:type="paragraph" w:styleId="Heading5">
    <w:name w:val="heading 5"/>
    <w:basedOn w:val="Normal"/>
    <w:next w:val="Normal"/>
    <w:link w:val="Heading5Char"/>
    <w:qFormat/>
    <w:rsid w:val="00416694"/>
    <w:pPr>
      <w:numPr>
        <w:ilvl w:val="4"/>
        <w:numId w:val="3"/>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3"/>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3"/>
      </w:numPr>
      <w:spacing w:before="240" w:after="60"/>
      <w:outlineLvl w:val="6"/>
    </w:pPr>
  </w:style>
  <w:style w:type="paragraph" w:styleId="Heading8">
    <w:name w:val="heading 8"/>
    <w:basedOn w:val="Normal"/>
    <w:next w:val="Normal"/>
    <w:link w:val="Heading8Char"/>
    <w:qFormat/>
    <w:rsid w:val="00416694"/>
    <w:pPr>
      <w:numPr>
        <w:ilvl w:val="7"/>
        <w:numId w:val="3"/>
      </w:numPr>
      <w:spacing w:before="240" w:after="60"/>
      <w:outlineLvl w:val="7"/>
    </w:pPr>
    <w:rPr>
      <w:i/>
      <w:iCs/>
    </w:rPr>
  </w:style>
  <w:style w:type="paragraph" w:styleId="Heading9">
    <w:name w:val="heading 9"/>
    <w:basedOn w:val="Normal"/>
    <w:next w:val="Normal"/>
    <w:link w:val="Heading9Char"/>
    <w:qFormat/>
    <w:rsid w:val="00416694"/>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rsid w:val="00C41B3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41B3B"/>
  </w:style>
  <w:style w:type="character" w:customStyle="1" w:styleId="Heading1Char">
    <w:name w:val="Heading 1 Char"/>
    <w:aliases w:val="Heading 1 paper Char"/>
    <w:basedOn w:val="DefaultParagraphFont"/>
    <w:link w:val="Heading1"/>
    <w:rsid w:val="00C41B3B"/>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C41B3B"/>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C41B3B"/>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C41B3B"/>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416694"/>
    <w:rPr>
      <w:rFonts w:ascii="Arial" w:eastAsia="Times New Roman" w:hAnsi="Arial" w:cs="Arial"/>
      <w:lang w:val="en-GB" w:eastAsia="en-GB"/>
    </w:rPr>
  </w:style>
  <w:style w:type="paragraph" w:styleId="Header">
    <w:name w:val="header"/>
    <w:basedOn w:val="Normal"/>
    <w:link w:val="HeaderChar"/>
    <w:rsid w:val="00C41B3B"/>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C41B3B"/>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C41B3B"/>
    <w:pPr>
      <w:ind w:left="284" w:hanging="284"/>
    </w:pPr>
    <w:rPr>
      <w:sz w:val="22"/>
      <w:szCs w:val="20"/>
    </w:rPr>
  </w:style>
  <w:style w:type="character" w:customStyle="1" w:styleId="FootnoteTextChar">
    <w:name w:val="Footnote Text Char"/>
    <w:basedOn w:val="DefaultParagraphFont"/>
    <w:link w:val="FootnoteText"/>
    <w:rsid w:val="00C41B3B"/>
    <w:rPr>
      <w:rFonts w:ascii="Times New Roman" w:eastAsia="Times New Roman" w:hAnsi="Times New Roman" w:cs="Times New Roman"/>
      <w:szCs w:val="20"/>
      <w:lang w:val="en-GB" w:eastAsia="en-GB"/>
    </w:rPr>
  </w:style>
  <w:style w:type="character" w:styleId="FootnoteReference">
    <w:name w:val="footnote reference"/>
    <w:basedOn w:val="DefaultParagraphFont"/>
    <w:rsid w:val="00C41B3B"/>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2"/>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C41B3B"/>
    <w:pPr>
      <w:ind w:left="284" w:hanging="284"/>
    </w:pPr>
    <w:rPr>
      <w:sz w:val="22"/>
      <w:szCs w:val="20"/>
    </w:rPr>
  </w:style>
  <w:style w:type="character" w:customStyle="1" w:styleId="EndnoteTextChar">
    <w:name w:val="Endnote Text Char"/>
    <w:basedOn w:val="DefaultParagraphFont"/>
    <w:link w:val="EndnoteText"/>
    <w:rsid w:val="00C41B3B"/>
    <w:rPr>
      <w:rFonts w:ascii="Times New Roman" w:eastAsia="Times New Roman" w:hAnsi="Times New Roman" w:cs="Times New Roman"/>
      <w:szCs w:val="20"/>
      <w:lang w:val="en-GB" w:eastAsia="en-GB"/>
    </w:rPr>
  </w:style>
  <w:style w:type="character" w:styleId="EndnoteReference">
    <w:name w:val="endnote reference"/>
    <w:basedOn w:val="DefaultParagraphFont"/>
    <w:rsid w:val="00C41B3B"/>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1"/>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C41B3B"/>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C41B3B"/>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C41B3B"/>
    <w:pPr>
      <w:spacing w:after="120" w:line="360" w:lineRule="auto"/>
    </w:pPr>
    <w:rPr>
      <w:b/>
      <w:sz w:val="28"/>
    </w:rPr>
  </w:style>
  <w:style w:type="paragraph" w:customStyle="1" w:styleId="Authornames">
    <w:name w:val="Author names"/>
    <w:basedOn w:val="Normal"/>
    <w:next w:val="Normal"/>
    <w:qFormat/>
    <w:rsid w:val="00C41B3B"/>
    <w:pPr>
      <w:spacing w:before="240" w:line="360" w:lineRule="auto"/>
    </w:pPr>
    <w:rPr>
      <w:sz w:val="28"/>
    </w:rPr>
  </w:style>
  <w:style w:type="paragraph" w:customStyle="1" w:styleId="Affiliation">
    <w:name w:val="Affiliation"/>
    <w:basedOn w:val="Normal"/>
    <w:qFormat/>
    <w:rsid w:val="00C41B3B"/>
    <w:pPr>
      <w:spacing w:before="240" w:line="360" w:lineRule="auto"/>
    </w:pPr>
    <w:rPr>
      <w:i/>
    </w:rPr>
  </w:style>
  <w:style w:type="paragraph" w:customStyle="1" w:styleId="Receiveddates">
    <w:name w:val="Received dates"/>
    <w:basedOn w:val="Affiliation"/>
    <w:next w:val="Normal"/>
    <w:qFormat/>
    <w:rsid w:val="00C41B3B"/>
  </w:style>
  <w:style w:type="paragraph" w:customStyle="1" w:styleId="Abstract">
    <w:name w:val="Abstract"/>
    <w:basedOn w:val="Normal"/>
    <w:next w:val="Keywords"/>
    <w:qFormat/>
    <w:rsid w:val="00C41B3B"/>
    <w:pPr>
      <w:spacing w:before="360" w:after="300" w:line="360" w:lineRule="auto"/>
      <w:ind w:left="720" w:right="567"/>
    </w:pPr>
    <w:rPr>
      <w:sz w:val="22"/>
    </w:rPr>
  </w:style>
  <w:style w:type="paragraph" w:customStyle="1" w:styleId="Keywords">
    <w:name w:val="Keywords"/>
    <w:basedOn w:val="Normal"/>
    <w:next w:val="Paragraph"/>
    <w:qFormat/>
    <w:rsid w:val="00C41B3B"/>
    <w:pPr>
      <w:spacing w:before="240" w:after="240" w:line="360" w:lineRule="auto"/>
      <w:ind w:left="720" w:right="567"/>
    </w:pPr>
    <w:rPr>
      <w:sz w:val="22"/>
    </w:rPr>
  </w:style>
  <w:style w:type="paragraph" w:customStyle="1" w:styleId="Correspondencedetails">
    <w:name w:val="Correspondence details"/>
    <w:basedOn w:val="Normal"/>
    <w:qFormat/>
    <w:rsid w:val="00C41B3B"/>
    <w:pPr>
      <w:spacing w:before="240" w:line="360" w:lineRule="auto"/>
    </w:pPr>
  </w:style>
  <w:style w:type="paragraph" w:customStyle="1" w:styleId="Displayedquotation">
    <w:name w:val="Displayed quotation"/>
    <w:basedOn w:val="Normal"/>
    <w:qFormat/>
    <w:rsid w:val="00C41B3B"/>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C41B3B"/>
    <w:pPr>
      <w:widowControl/>
      <w:spacing w:after="240"/>
      <w:ind w:left="720" w:hanging="153"/>
      <w:contextualSpacing/>
    </w:pPr>
  </w:style>
  <w:style w:type="paragraph" w:customStyle="1" w:styleId="Displayedequation">
    <w:name w:val="Displayed equation"/>
    <w:basedOn w:val="Normal"/>
    <w:next w:val="Paragraph"/>
    <w:qFormat/>
    <w:rsid w:val="00C41B3B"/>
    <w:pPr>
      <w:tabs>
        <w:tab w:val="center" w:pos="4253"/>
        <w:tab w:val="right" w:pos="8222"/>
      </w:tabs>
      <w:spacing w:before="240" w:after="240"/>
      <w:jc w:val="center"/>
    </w:pPr>
  </w:style>
  <w:style w:type="paragraph" w:customStyle="1" w:styleId="Acknowledgements">
    <w:name w:val="Acknowledgements"/>
    <w:basedOn w:val="Normal"/>
    <w:next w:val="Normal"/>
    <w:qFormat/>
    <w:rsid w:val="00C41B3B"/>
    <w:pPr>
      <w:spacing w:before="120" w:line="360" w:lineRule="auto"/>
    </w:pPr>
    <w:rPr>
      <w:sz w:val="22"/>
    </w:rPr>
  </w:style>
  <w:style w:type="paragraph" w:customStyle="1" w:styleId="Tabletitle">
    <w:name w:val="Table title"/>
    <w:basedOn w:val="Normal"/>
    <w:next w:val="Normal"/>
    <w:qFormat/>
    <w:rsid w:val="00C41B3B"/>
    <w:pPr>
      <w:spacing w:before="240" w:line="360" w:lineRule="auto"/>
    </w:pPr>
  </w:style>
  <w:style w:type="paragraph" w:customStyle="1" w:styleId="Figurecaption">
    <w:name w:val="Figure caption"/>
    <w:basedOn w:val="Normal"/>
    <w:next w:val="Normal"/>
    <w:qFormat/>
    <w:rsid w:val="00C41B3B"/>
    <w:pPr>
      <w:spacing w:before="240" w:line="360" w:lineRule="auto"/>
    </w:pPr>
  </w:style>
  <w:style w:type="paragraph" w:customStyle="1" w:styleId="Footnotes">
    <w:name w:val="Footnotes"/>
    <w:basedOn w:val="Normal"/>
    <w:qFormat/>
    <w:rsid w:val="00C41B3B"/>
    <w:pPr>
      <w:spacing w:before="120" w:line="360" w:lineRule="auto"/>
      <w:ind w:left="482" w:hanging="482"/>
      <w:contextualSpacing/>
    </w:pPr>
    <w:rPr>
      <w:sz w:val="22"/>
    </w:rPr>
  </w:style>
  <w:style w:type="paragraph" w:customStyle="1" w:styleId="Notesoncontributors">
    <w:name w:val="Notes on contributors"/>
    <w:basedOn w:val="Normal"/>
    <w:qFormat/>
    <w:rsid w:val="00C41B3B"/>
    <w:pPr>
      <w:spacing w:before="240" w:line="360" w:lineRule="auto"/>
    </w:pPr>
    <w:rPr>
      <w:sz w:val="22"/>
    </w:rPr>
  </w:style>
  <w:style w:type="paragraph" w:customStyle="1" w:styleId="Normalparagraphstyle">
    <w:name w:val="Normal paragraph style"/>
    <w:basedOn w:val="Normal"/>
    <w:next w:val="Normal"/>
    <w:rsid w:val="00C41B3B"/>
  </w:style>
  <w:style w:type="paragraph" w:customStyle="1" w:styleId="Paragraph">
    <w:name w:val="Paragraph"/>
    <w:basedOn w:val="Normal"/>
    <w:next w:val="Newparagraph"/>
    <w:qFormat/>
    <w:rsid w:val="00C41B3B"/>
    <w:pPr>
      <w:widowControl w:val="0"/>
      <w:spacing w:before="240"/>
    </w:pPr>
  </w:style>
  <w:style w:type="paragraph" w:customStyle="1" w:styleId="Newparagraph">
    <w:name w:val="New paragraph"/>
    <w:basedOn w:val="Normal"/>
    <w:qFormat/>
    <w:rsid w:val="00C41B3B"/>
    <w:pPr>
      <w:ind w:firstLine="720"/>
    </w:pPr>
  </w:style>
  <w:style w:type="paragraph" w:styleId="NormalIndent">
    <w:name w:val="Normal Indent"/>
    <w:basedOn w:val="Normal"/>
    <w:rsid w:val="00C41B3B"/>
    <w:pPr>
      <w:ind w:left="720"/>
    </w:pPr>
  </w:style>
  <w:style w:type="paragraph" w:customStyle="1" w:styleId="References">
    <w:name w:val="References"/>
    <w:basedOn w:val="Normal"/>
    <w:qFormat/>
    <w:rsid w:val="00C41B3B"/>
    <w:pPr>
      <w:spacing w:before="120" w:line="360" w:lineRule="auto"/>
      <w:ind w:left="720" w:hanging="720"/>
      <w:contextualSpacing/>
    </w:pPr>
  </w:style>
  <w:style w:type="paragraph" w:customStyle="1" w:styleId="Subjectcodes">
    <w:name w:val="Subject codes"/>
    <w:basedOn w:val="Keywords"/>
    <w:next w:val="Paragraph"/>
    <w:qFormat/>
    <w:rsid w:val="00C41B3B"/>
  </w:style>
  <w:style w:type="paragraph" w:customStyle="1" w:styleId="Bulletedlist">
    <w:name w:val="Bulleted list"/>
    <w:basedOn w:val="Paragraph"/>
    <w:next w:val="Paragraph"/>
    <w:qFormat/>
    <w:rsid w:val="00C41B3B"/>
    <w:pPr>
      <w:widowControl/>
      <w:spacing w:after="240"/>
      <w:ind w:left="720" w:hanging="360"/>
      <w:contextualSpacing/>
    </w:pPr>
  </w:style>
  <w:style w:type="paragraph" w:customStyle="1" w:styleId="Heading4Paragraph">
    <w:name w:val="Heading 4 + Paragraph"/>
    <w:basedOn w:val="Paragraph"/>
    <w:next w:val="Newparagraph"/>
    <w:qFormat/>
    <w:rsid w:val="00C41B3B"/>
    <w:pPr>
      <w:widowControl/>
      <w:spacing w:before="360"/>
    </w:pPr>
  </w:style>
  <w:style w:type="table" w:customStyle="1" w:styleId="TableGrid1">
    <w:name w:val="Table Grid1"/>
    <w:basedOn w:val="TableNormal"/>
    <w:next w:val="TableGrid"/>
    <w:rsid w:val="000705B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avn@sun.ac.za"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A5A5A5"/>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CD9411-6E04-4070-AC4F-A4DEA079C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69</TotalTime>
  <Pages>28</Pages>
  <Words>35391</Words>
  <Characters>201731</Characters>
  <Application>Microsoft Office Word</Application>
  <DocSecurity>0</DocSecurity>
  <Lines>1681</Lines>
  <Paragraphs>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6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21</cp:revision>
  <dcterms:created xsi:type="dcterms:W3CDTF">2017-09-14T14:54:00Z</dcterms:created>
  <dcterms:modified xsi:type="dcterms:W3CDTF">2017-09-14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sprs-journal-of-photogrammetry-and-remote-sensing</vt:lpwstr>
  </property>
  <property fmtid="{D5CDD505-2E9C-101B-9397-08002B2CF9AE}" pid="17" name="Mendeley Recent Style Name 6_1">
    <vt:lpwstr>ISPRS Journal of Photogrammetry and Remote Sensing</vt:lpwstr>
  </property>
  <property fmtid="{D5CDD505-2E9C-101B-9397-08002B2CF9AE}" pid="18" name="Mendeley Recent Style Id 7_1">
    <vt:lpwstr>http://www.zotero.org/styles/international-journal-of-remote-sensing</vt:lpwstr>
  </property>
  <property fmtid="{D5CDD505-2E9C-101B-9397-08002B2CF9AE}" pid="19" name="Mendeley Recent Style Name 7_1">
    <vt:lpwstr>International Journal of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